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9F48E" w14:textId="77777777" w:rsidR="00504523" w:rsidDel="00504523" w:rsidRDefault="00EA471B">
      <w:pPr>
        <w:rPr>
          <w:del w:id="0" w:author="Weigang Qiu" w:date="2018-04-30T13:17:00Z"/>
        </w:rPr>
      </w:pPr>
      <w:r w:rsidRPr="001E0DB7">
        <w:rPr>
          <w:u w:val="single"/>
        </w:rPr>
        <w:t>Tentative</w:t>
      </w:r>
      <w:r>
        <w:t xml:space="preserve"> </w:t>
      </w:r>
      <w:r w:rsidRPr="001E0DB7">
        <w:rPr>
          <w:u w:val="single"/>
        </w:rPr>
        <w:t>title</w:t>
      </w:r>
      <w:r>
        <w:t>: Power analysis of Genome-Wide Association Studies (GWAS) in bacterial pathogens using machine-learning</w:t>
      </w:r>
    </w:p>
    <w:p w14:paraId="4627B29E" w14:textId="77777777" w:rsidR="0093752E" w:rsidRDefault="0093752E"/>
    <w:p w14:paraId="2FFB9DA7" w14:textId="77777777" w:rsidR="00504523" w:rsidRDefault="0093752E">
      <w:pPr>
        <w:pStyle w:val="Heading1"/>
        <w:rPr>
          <w:ins w:id="1" w:author="Weigang Qiu" w:date="2018-04-30T13:17:00Z"/>
        </w:rPr>
        <w:pPrChange w:id="2" w:author="Weigang Qiu" w:date="2018-04-30T13:17:00Z">
          <w:pPr/>
        </w:pPrChange>
      </w:pPr>
      <w:r w:rsidRPr="001E0DB7">
        <w:t>Abstract</w:t>
      </w:r>
      <w:r>
        <w:t xml:space="preserve">: </w:t>
      </w:r>
    </w:p>
    <w:p w14:paraId="7BFC38BA" w14:textId="62DBE310" w:rsidR="0093752E" w:rsidRDefault="0093752E">
      <w:r>
        <w:t xml:space="preserve">Methods for GWAS developed for eukaryotic organisms are not easily translated into bacterial pathogens due to high level of clonality. Using simulation, we explored the statistical power of detecting SNP-associated phenotype traits (e.g., antibiotic resistance or MIC) using a machine learning approach. We first designed an algorithm to simulate SNPs associated with a continuous variable. We then applied machine learning techniques to identify the false positive and false negative errors. The result shows a large number of strains are needed to detect causal SNPs. We further developed methods to simulate phylogeny-associated SNPs, which increased the false positive detection rates. The results show the importance of taking phylogenetic relationship and clonality into account when performing GWAS for bacterial pathogens. Our algorithms and tools could be used for designing GWAS studies in pathogenic bacterial. </w:t>
      </w:r>
    </w:p>
    <w:p w14:paraId="28A2BD06" w14:textId="77777777" w:rsidR="00504523" w:rsidRDefault="0093752E">
      <w:pPr>
        <w:pStyle w:val="Heading1"/>
        <w:rPr>
          <w:ins w:id="3" w:author="Weigang Qiu" w:date="2018-04-30T13:17:00Z"/>
        </w:rPr>
        <w:pPrChange w:id="4" w:author="Weigang Qiu" w:date="2018-04-30T13:17:00Z">
          <w:pPr/>
        </w:pPrChange>
      </w:pPr>
      <w:r w:rsidRPr="001E0DB7">
        <w:t>Introduction</w:t>
      </w:r>
    </w:p>
    <w:p w14:paraId="161935E7" w14:textId="063A4B5A" w:rsidR="0093752E" w:rsidRDefault="0093752E">
      <w:del w:id="5" w:author="Weigang Qiu" w:date="2018-04-30T13:17:00Z">
        <w:r w:rsidDel="00504523">
          <w:delText>:</w:delText>
        </w:r>
        <w:r w:rsidR="007241B6" w:rsidDel="00504523">
          <w:delText xml:space="preserve"> </w:delText>
        </w:r>
      </w:del>
      <w:r w:rsidR="007241B6">
        <w:t xml:space="preserve">GWAS inspect dissimilarities from a reference to detect patterns. </w:t>
      </w:r>
    </w:p>
    <w:p w14:paraId="60359BFC" w14:textId="2B84929E" w:rsidR="0093752E" w:rsidRDefault="0093752E">
      <w:pPr>
        <w:pStyle w:val="Heading1"/>
        <w:pPrChange w:id="6" w:author="Weigang Qiu" w:date="2018-04-30T13:17:00Z">
          <w:pPr/>
        </w:pPrChange>
      </w:pPr>
      <w:r w:rsidRPr="001E0DB7">
        <w:t>M</w:t>
      </w:r>
      <w:ins w:id="7" w:author="Weigang Qiu" w:date="2018-04-30T13:15:00Z">
        <w:r w:rsidR="00504523">
          <w:t>aterial &amp; M</w:t>
        </w:r>
      </w:ins>
      <w:r w:rsidRPr="001E0DB7">
        <w:t>ethods</w:t>
      </w:r>
      <w:del w:id="8" w:author="Weigang Qiu" w:date="2018-04-30T13:17:00Z">
        <w:r w:rsidDel="00504523">
          <w:delText>:</w:delText>
        </w:r>
      </w:del>
      <w:r>
        <w:t xml:space="preserve"> </w:t>
      </w:r>
    </w:p>
    <w:p w14:paraId="03ADEDD0" w14:textId="29886CED" w:rsidR="007E079B" w:rsidRDefault="007E079B">
      <w:pPr>
        <w:pStyle w:val="Heading2"/>
        <w:pPrChange w:id="9" w:author="Weigang Qiu" w:date="2018-04-30T13:20:00Z">
          <w:pPr/>
        </w:pPrChange>
      </w:pPr>
      <w:r>
        <w:t>Data s</w:t>
      </w:r>
      <w:ins w:id="10" w:author="Weigang Qiu" w:date="2018-04-30T13:14:00Z">
        <w:r w:rsidR="00504523">
          <w:t>et</w:t>
        </w:r>
      </w:ins>
      <w:r w:rsidR="007B2A7D">
        <w:t>s</w:t>
      </w:r>
      <w:del w:id="11" w:author="Weigang Qiu" w:date="2018-04-30T13:14:00Z">
        <w:r w:rsidDel="00504523">
          <w:delText>ource</w:delText>
        </w:r>
      </w:del>
      <w:r>
        <w:t xml:space="preserve"> &amp; </w:t>
      </w:r>
      <w:ins w:id="12" w:author="Weigang Qiu" w:date="2018-04-30T13:14:00Z">
        <w:r w:rsidR="00504523">
          <w:t>pre-processing</w:t>
        </w:r>
      </w:ins>
      <w:del w:id="13" w:author="Weigang Qiu" w:date="2018-04-30T13:14:00Z">
        <w:r w:rsidR="00BF5CF1" w:rsidDel="00504523">
          <w:delText>cleaning</w:delText>
        </w:r>
      </w:del>
      <w:r w:rsidR="00B342CA">
        <w:t xml:space="preserve"> [tentative head]</w:t>
      </w:r>
    </w:p>
    <w:p w14:paraId="71C7882D" w14:textId="54979313" w:rsidR="007B2A7D" w:rsidRPr="007B2A7D" w:rsidRDefault="007B2A7D" w:rsidP="007B2A7D">
      <w:pPr>
        <w:pStyle w:val="Heading2"/>
      </w:pPr>
      <w:r>
        <w:t>CDG measurements, genes, and SNPs</w:t>
      </w:r>
    </w:p>
    <w:p w14:paraId="4289012E" w14:textId="17F982EE" w:rsidR="00A35EB7" w:rsidRDefault="002B2FDE" w:rsidP="001F1121">
      <w:pPr>
        <w:ind w:firstLine="720"/>
      </w:pPr>
      <w:r>
        <w:t xml:space="preserve">Original data was shared from xyz containing two tables. </w:t>
      </w:r>
      <w:r w:rsidR="00F32C04">
        <w:t>One of which</w:t>
      </w:r>
      <w:r w:rsidR="002263F0">
        <w:t>,</w:t>
      </w:r>
      <w:r w:rsidR="00F32C04">
        <w:t xml:space="preserve"> is a table log of repeated </w:t>
      </w:r>
      <w:r w:rsidR="00C9151B">
        <w:t xml:space="preserve">experimental samples collected from </w:t>
      </w:r>
      <w:r w:rsidR="00C9151B">
        <w:rPr>
          <w:i/>
        </w:rPr>
        <w:t>P</w:t>
      </w:r>
      <w:r w:rsidR="00CF14FE">
        <w:rPr>
          <w:i/>
        </w:rPr>
        <w:t>seudomonas</w:t>
      </w:r>
      <w:r w:rsidR="00C9151B">
        <w:rPr>
          <w:i/>
        </w:rPr>
        <w:t xml:space="preserve"> aeruginosa </w:t>
      </w:r>
      <w:r w:rsidR="00C9151B">
        <w:t xml:space="preserve">strains at </w:t>
      </w:r>
      <w:r w:rsidR="00B342CA">
        <w:t>various tissue</w:t>
      </w:r>
      <w:r w:rsidR="00B668F4">
        <w:t xml:space="preserve"> sites</w:t>
      </w:r>
      <w:ins w:id="14" w:author="Weigang Qiu" w:date="2018-04-30T13:16:00Z">
        <w:r w:rsidR="00504523">
          <w:t xml:space="preserve"> (Table 1)</w:t>
        </w:r>
      </w:ins>
      <w:r w:rsidR="00B668F4">
        <w:t xml:space="preserve">. The use of this </w:t>
      </w:r>
      <w:r w:rsidR="00273E08">
        <w:t xml:space="preserve">particular </w:t>
      </w:r>
      <w:r w:rsidR="00B668F4">
        <w:t xml:space="preserve">dataset are the expression levels of c-di-GMP, which in brief, is a </w:t>
      </w:r>
      <w:r w:rsidR="009030E9">
        <w:t xml:space="preserve">secondary </w:t>
      </w:r>
      <w:r w:rsidR="00B668F4">
        <w:t xml:space="preserve">messenger related to </w:t>
      </w:r>
      <w:r w:rsidR="009030E9">
        <w:t>decision making of whether to form biofilm or l</w:t>
      </w:r>
      <w:r w:rsidR="008B7460">
        <w:t xml:space="preserve">eave residence </w:t>
      </w:r>
      <w:r w:rsidR="009030E9">
        <w:t xml:space="preserve">in search of </w:t>
      </w:r>
      <w:r w:rsidR="00A35EB7">
        <w:t xml:space="preserve">a </w:t>
      </w:r>
      <w:r w:rsidR="00273E08">
        <w:t xml:space="preserve">more </w:t>
      </w:r>
      <w:r w:rsidR="009030E9">
        <w:t xml:space="preserve">favorable </w:t>
      </w:r>
      <w:r w:rsidR="00A35EB7">
        <w:t>environment</w:t>
      </w:r>
      <w:r w:rsidR="00901CDB">
        <w:t xml:space="preserve"> </w:t>
      </w:r>
      <w:r w:rsidR="00901CDB">
        <w:rPr>
          <w:rFonts w:ascii="Times New Roman" w:hAnsi="Times New Roman" w:cs="Times New Roman"/>
          <w:vertAlign w:val="superscript"/>
        </w:rPr>
        <w:t>1</w:t>
      </w:r>
      <w:r w:rsidR="00901CDB">
        <w:fldChar w:fldCharType="begin"/>
      </w:r>
      <w:r w:rsidR="00901CDB">
        <w:instrText xml:space="preserve"> ADDIN ZOTERO_ITEM CSL_CITATION {"citationID":"a1lh6ooaovj","properties":{"formattedCitation":"{\\rtf \\super 1\\nosupersub{}}","plainCitation":""},"citationItems":[{"id":7,"uris":["http://zotero.org/users/local/YDdqDZVd/items/TYNM9DN5"],"uri":["http://zotero.org/users/local/YDdqDZVd/items/TYNM9DN5"],"itemData":{"id":7,"type":"article-journal","title":"Bow-tie signaling in c-di-GMP: Machine learning in a simple biochemical network","container-title":"PLOS Computational Biology","page":"e1005677","volume":"13","issue":"8","source":"PLoS Journals","abstract":"Bacteria of many species rely on a simple molecule, the intracellular secondary messenger c-di-GMP (Bis-(3'-5')-cyclic dimeric guanosine monophosphate), to make a vital choice: whether to stay in one place and form a biofilm, or to leave it in search of better conditions. The c-di-GMP network has a bow-tie shaped architecture that integrates many signals from the outside world—the input stimuli—into intracellular c-di-GMP levels that then regulate genes for biofilm formation or for swarming motility—the output phenotypes. How does the ‘uninformed’ process of evolution produce a network with the right input/output association and enable bacteria to make the right choice? Inspired by new data from 28 clinical isolates of Pseudomonas aeruginosa and strains evolved in laboratory experiments we propose a mathematical model where the c-di-GMP network is analogous to a machine learning classifier. The analogy immediately suggests a mechanism for learning through evolution: adaptation though incremental changes in c-di-GMP network proteins acquires knowledge from past experiences and enables bacteria to use it to direct future behaviors. Our model clarifies the elusive function of the ubiquitous c-di-GMP network, a key regulator of bacterial social traits associated with virulence. More broadly, the link between evolution and machine learning can help explain how natural selection across fluctuating environments produces networks that enable living organisms to make sophisticated decisions.","DOI":"10.1371/journal.pcbi.1005677","ISSN":"1553-7358","shortTitle":"Bow-tie signaling in c-di-GMP","journalAbbreviation":"PLOS Computational Biology","language":"en","author":[{"family":"Yan","given":"Jinyuan"},{"family":"Deforet","given":"Maxime"},{"family":"Boyle","given":"Kerry E."},{"family":"Rahman","given":"Rayees"},{"family":"Liang","given":"Raymond"},{"family":"Okegbe","given":"Chinweike"},{"family":"Dietrich","given":"Lars E. P."},{"family":"Qiu","given":"Weigang"},{"family":"Xavier","given":"Joao B."}],"issued":{"date-parts":[["2017",8,2]]}}}],"schema":"https://github.com/citation-style-language/schema/raw/master/csl-citation.json"} </w:instrText>
      </w:r>
      <w:r w:rsidR="00901CDB">
        <w:fldChar w:fldCharType="end"/>
      </w:r>
      <w:r w:rsidR="008B5BAE">
        <w:t>.</w:t>
      </w:r>
      <w:r w:rsidR="008B7460">
        <w:t xml:space="preserve"> </w:t>
      </w:r>
      <w:r w:rsidR="00A35EB7">
        <w:t>The c-di-GMP levels serve as our continuous variable Y</w:t>
      </w:r>
      <w:r w:rsidR="00995922">
        <w:t xml:space="preserve"> (predictor variable)</w:t>
      </w:r>
      <w:r w:rsidR="00382078">
        <w:t xml:space="preserve">, </w:t>
      </w:r>
      <w:r w:rsidR="00A35EB7">
        <w:t xml:space="preserve">which we later merge </w:t>
      </w:r>
      <w:r w:rsidR="00382078">
        <w:t xml:space="preserve">into a bigger matrix </w:t>
      </w:r>
      <w:r w:rsidR="00A35EB7">
        <w:t>once the values have been normalized</w:t>
      </w:r>
      <w:r w:rsidR="001E2AFF">
        <w:t xml:space="preserve"> for the sheer convenience of a scaled number set</w:t>
      </w:r>
      <w:r w:rsidR="00A35EB7">
        <w:t>.</w:t>
      </w:r>
    </w:p>
    <w:p w14:paraId="1CFF1988" w14:textId="5A209B88" w:rsidR="008C19FD" w:rsidRDefault="00507182" w:rsidP="001F1121">
      <w:pPr>
        <w:ind w:firstLine="720"/>
      </w:pPr>
      <w:r>
        <w:t>The other table is a binary SNP matrix</w:t>
      </w:r>
      <w:r w:rsidR="000E4F9D">
        <w:t xml:space="preserve"> of </w:t>
      </w:r>
      <w:r w:rsidR="001041BF">
        <w:t>30 rows and</w:t>
      </w:r>
      <w:r w:rsidR="000E4F9D">
        <w:t xml:space="preserve"> </w:t>
      </w:r>
      <w:r w:rsidR="001041BF">
        <w:t>8</w:t>
      </w:r>
      <w:r w:rsidR="000E4F9D">
        <w:t>,532</w:t>
      </w:r>
      <w:r w:rsidR="001041BF">
        <w:t xml:space="preserve"> columns with </w:t>
      </w:r>
      <w:r w:rsidR="001E2AFF">
        <w:t xml:space="preserve">rows and columns </w:t>
      </w:r>
      <w:r>
        <w:t>represent</w:t>
      </w:r>
      <w:r w:rsidR="001041BF">
        <w:t>ing</w:t>
      </w:r>
      <w:r>
        <w:t xml:space="preserve">, in respective order, number of observed </w:t>
      </w:r>
      <w:r>
        <w:rPr>
          <w:i/>
        </w:rPr>
        <w:t>P. aeruginosa</w:t>
      </w:r>
      <w:r w:rsidR="001041BF">
        <w:t xml:space="preserve"> strains and SNP sites</w:t>
      </w:r>
      <w:ins w:id="15" w:author="Weigang Qiu" w:date="2018-04-30T13:16:00Z">
        <w:r w:rsidR="00504523">
          <w:t xml:space="preserve"> (Table 2)</w:t>
        </w:r>
      </w:ins>
      <w:r w:rsidR="001041BF">
        <w:t xml:space="preserve">. </w:t>
      </w:r>
      <w:r w:rsidR="006E2F48">
        <w:t xml:space="preserve">The binary indicates change (1) or no change (0). </w:t>
      </w:r>
      <w:r w:rsidR="00CF14FE">
        <w:t xml:space="preserve">SNPs are mined and converted into binary using a pipeline that runs through a series of steps connecting the relationship between nucleotides in their corresponding gene and their alleles in each of the 30 strains. </w:t>
      </w:r>
      <w:r w:rsidR="00995922">
        <w:t xml:space="preserve">These SNPs will be our independent variable X also known as </w:t>
      </w:r>
      <w:r w:rsidR="003650A9">
        <w:t>covariates</w:t>
      </w:r>
      <w:r w:rsidR="00995922">
        <w:t xml:space="preserve">. </w:t>
      </w:r>
      <w:r w:rsidR="002263F0">
        <w:t>It is important to note that</w:t>
      </w:r>
      <w:r w:rsidR="00CF14FE">
        <w:t xml:space="preserve"> coherency of this matrix lies in the information that these genes, </w:t>
      </w:r>
      <w:commentRangeStart w:id="16"/>
      <w:r w:rsidR="00CF14FE" w:rsidRPr="00CF14FE">
        <w:rPr>
          <w:u w:val="single"/>
        </w:rPr>
        <w:t>house-keeping genes</w:t>
      </w:r>
      <w:commentRangeEnd w:id="16"/>
      <w:r w:rsidR="00366541">
        <w:rPr>
          <w:rStyle w:val="CommentReference"/>
        </w:rPr>
        <w:commentReference w:id="16"/>
      </w:r>
      <w:r w:rsidR="00CF14FE">
        <w:t xml:space="preserve">, are either directly or indirectly related to inducing c-di-GMP level expression, and building on their possible importance, </w:t>
      </w:r>
      <w:commentRangeStart w:id="17"/>
      <w:r w:rsidR="008C19FD" w:rsidRPr="008C19FD">
        <w:rPr>
          <w:u w:val="single"/>
        </w:rPr>
        <w:t xml:space="preserve">there seem to be a large number of variants </w:t>
      </w:r>
      <w:r w:rsidR="00E509A5">
        <w:rPr>
          <w:u w:val="single"/>
        </w:rPr>
        <w:t>across the</w:t>
      </w:r>
      <w:r w:rsidR="008C19FD" w:rsidRPr="008C19FD">
        <w:rPr>
          <w:u w:val="single"/>
        </w:rPr>
        <w:t xml:space="preserve"> strains and </w:t>
      </w:r>
      <w:r w:rsidR="00A67B8B">
        <w:rPr>
          <w:u w:val="single"/>
        </w:rPr>
        <w:t xml:space="preserve">with so much information </w:t>
      </w:r>
      <w:r w:rsidR="008C19FD" w:rsidRPr="008C19FD">
        <w:rPr>
          <w:u w:val="single"/>
        </w:rPr>
        <w:t xml:space="preserve">it </w:t>
      </w:r>
      <w:r w:rsidR="00A67B8B">
        <w:rPr>
          <w:u w:val="single"/>
        </w:rPr>
        <w:t xml:space="preserve">can </w:t>
      </w:r>
      <w:r w:rsidR="00E509A5">
        <w:rPr>
          <w:u w:val="single"/>
        </w:rPr>
        <w:t xml:space="preserve">unravel </w:t>
      </w:r>
      <w:r w:rsidR="008C19FD" w:rsidRPr="008C19FD">
        <w:rPr>
          <w:u w:val="single"/>
        </w:rPr>
        <w:t>a story about how the bacterium makes its decisions</w:t>
      </w:r>
      <w:commentRangeEnd w:id="17"/>
      <w:r w:rsidR="004C79B6">
        <w:rPr>
          <w:rStyle w:val="CommentReference"/>
        </w:rPr>
        <w:commentReference w:id="17"/>
      </w:r>
      <w:r w:rsidR="008C19FD">
        <w:t>.</w:t>
      </w:r>
      <w:r w:rsidR="00995922">
        <w:t xml:space="preserve"> </w:t>
      </w:r>
    </w:p>
    <w:p w14:paraId="01832564" w14:textId="77777777" w:rsidR="001A4FB0" w:rsidRDefault="008C19FD" w:rsidP="001F1121">
      <w:pPr>
        <w:ind w:firstLine="720"/>
      </w:pPr>
      <w:r>
        <w:lastRenderedPageBreak/>
        <w:t>To hone in</w:t>
      </w:r>
      <w:r w:rsidR="00DE4CB4">
        <w:t xml:space="preserve"> on the pathogenic variant</w:t>
      </w:r>
      <w:r w:rsidR="001A4FB0">
        <w:t>(s)</w:t>
      </w:r>
      <w:r w:rsidR="00DE4CB4">
        <w:t xml:space="preserve">, we first combine these two tables with respect to their matching strain names. However, due to the repeated process of collecting c-di-GMP levels in a strain, we </w:t>
      </w:r>
      <w:r w:rsidR="000C2EC7">
        <w:t>resorted to averaging the values by the number of experiments performed for that particular strain</w:t>
      </w:r>
      <w:r w:rsidR="001A4FB0">
        <w:t>. It was necessary to proceed with the averaged value</w:t>
      </w:r>
      <w:r w:rsidR="000C2EC7">
        <w:t xml:space="preserve"> in order for the number of row names to match.</w:t>
      </w:r>
      <w:r w:rsidR="006D0675">
        <w:t xml:space="preserve"> </w:t>
      </w:r>
    </w:p>
    <w:p w14:paraId="1F3E1C89" w14:textId="583BECCC" w:rsidR="00DE4CB4" w:rsidRPr="00F10B30" w:rsidRDefault="001A4FB0" w:rsidP="001F1121">
      <w:pPr>
        <w:ind w:firstLine="720"/>
      </w:pPr>
      <w:r>
        <w:t xml:space="preserve">In surveying the merged matrix, we </w:t>
      </w:r>
      <w:r w:rsidR="006D0675">
        <w:t>quickly realized that the astronomical dimensions</w:t>
      </w:r>
      <w:r>
        <w:t xml:space="preserve"> </w:t>
      </w:r>
      <w:r w:rsidR="006D0675">
        <w:t xml:space="preserve">would likely exhaust any model or classifier we use, we decided to reduce the number of </w:t>
      </w:r>
      <w:r w:rsidR="001007F9">
        <w:t>covariates</w:t>
      </w:r>
      <w:r w:rsidR="006D0675">
        <w:t>. By doing so, it would not only use less computer RAM but also allow us to retrieve faster results in our analysis.</w:t>
      </w:r>
      <w:r w:rsidR="00B24029">
        <w:t xml:space="preserve"> Subsequently, we </w:t>
      </w:r>
      <w:r w:rsidR="0038211F">
        <w:t>shrunk</w:t>
      </w:r>
      <w:r w:rsidR="006E2F48">
        <w:t xml:space="preserve"> the columns from 8,532 to 1,078</w:t>
      </w:r>
      <w:r w:rsidR="00B24029">
        <w:t xml:space="preserve"> by removing </w:t>
      </w:r>
      <w:r w:rsidR="006E2F48">
        <w:t>based on column sums equal to 0</w:t>
      </w:r>
      <w:r w:rsidR="0038211F">
        <w:t xml:space="preserve">, </w:t>
      </w:r>
      <w:r w:rsidR="00C72DC3">
        <w:t>30</w:t>
      </w:r>
      <w:r w:rsidR="0038211F">
        <w:t xml:space="preserve">, and redundant SNP patterns within </w:t>
      </w:r>
      <w:commentRangeStart w:id="18"/>
      <w:r w:rsidR="00142B5E">
        <w:t>genes</w:t>
      </w:r>
      <w:commentRangeEnd w:id="18"/>
      <w:r w:rsidR="00366541">
        <w:rPr>
          <w:rStyle w:val="CommentReference"/>
        </w:rPr>
        <w:commentReference w:id="18"/>
      </w:r>
      <w:ins w:id="19" w:author="Weigang Qiu" w:date="2018-04-30T13:43:00Z">
        <w:r w:rsidR="004311B1">
          <w:t xml:space="preserve"> (these are results)</w:t>
        </w:r>
      </w:ins>
      <w:r w:rsidR="006E2F48">
        <w:t>.</w:t>
      </w:r>
      <w:r w:rsidR="00C72DC3">
        <w:t xml:space="preserve"> The reason being is that if the SNP site is the same across all 30 strains</w:t>
      </w:r>
      <w:r w:rsidR="00B24029">
        <w:t xml:space="preserve"> </w:t>
      </w:r>
      <w:r w:rsidR="00C72DC3">
        <w:t>then its effect on the overall analysis will be futile</w:t>
      </w:r>
      <w:r w:rsidR="0038211F">
        <w:t xml:space="preserve"> and would in fact, add more redundancy to the matrix. It would also allow the data to have less variance and in this type of prediction analysis, it </w:t>
      </w:r>
      <w:r w:rsidR="00A44FC6">
        <w:t>is not beneficial to have less spread</w:t>
      </w:r>
      <w:r w:rsidR="0038211F">
        <w:t xml:space="preserve">. </w:t>
      </w:r>
      <w:r w:rsidR="002E3700">
        <w:t>Though, this mig</w:t>
      </w:r>
      <w:r w:rsidR="0038211F">
        <w:t xml:space="preserve">ht raise concerns of whether it is legal to </w:t>
      </w:r>
      <w:r w:rsidR="00F10B30">
        <w:t>reduce</w:t>
      </w:r>
      <w:r w:rsidR="0038211F">
        <w:t xml:space="preserve"> based </w:t>
      </w:r>
      <w:r w:rsidR="00A44FC6">
        <w:t xml:space="preserve">on redundant SNP patterns because </w:t>
      </w:r>
      <w:r w:rsidR="00F10B30">
        <w:t xml:space="preserve">[insert reason] but the removal is </w:t>
      </w:r>
      <w:r w:rsidR="00F10B30">
        <w:rPr>
          <w:i/>
        </w:rPr>
        <w:t xml:space="preserve">within </w:t>
      </w:r>
      <w:r w:rsidR="00F10B30">
        <w:t>genes and not its neighbors.</w:t>
      </w:r>
    </w:p>
    <w:p w14:paraId="2CD977E2" w14:textId="0DF8258E" w:rsidR="00DE4CB4" w:rsidRDefault="00994860" w:rsidP="00994860">
      <w:pPr>
        <w:ind w:firstLine="720"/>
      </w:pPr>
      <w:r>
        <w:t>While we did successfully reduce the dimensions of our dataset, it was not ready to be fed into our models. If we blindly use this nove</w:t>
      </w:r>
      <w:r w:rsidR="00366541">
        <w:t>l data, there would be no way of</w:t>
      </w:r>
      <w:r>
        <w:t xml:space="preserve"> interpreting the result thus making it as good as a guess. </w:t>
      </w:r>
      <w:r w:rsidR="00466830">
        <w:t>Therefore, we strategized an alternative by using simulations to test the accuracy of our models before we move forward</w:t>
      </w:r>
      <w:r w:rsidR="00E509A5">
        <w:t xml:space="preserve"> to testing the real data</w:t>
      </w:r>
      <w:ins w:id="20" w:author="Weigang Qiu" w:date="2018-04-30T13:43:00Z">
        <w:r w:rsidR="004311B1">
          <w:t xml:space="preserve"> (discussions)</w:t>
        </w:r>
      </w:ins>
      <w:r w:rsidR="00466830">
        <w:t>.</w:t>
      </w:r>
    </w:p>
    <w:p w14:paraId="2DD8DC5A" w14:textId="77777777" w:rsidR="00E509A5" w:rsidRDefault="00E509A5" w:rsidP="00E509A5">
      <w:pPr>
        <w:ind w:left="720" w:firstLine="720"/>
      </w:pPr>
    </w:p>
    <w:p w14:paraId="738A3036" w14:textId="5968B1CF" w:rsidR="008B7460" w:rsidRDefault="008B7460">
      <w:pPr>
        <w:pStyle w:val="Heading2"/>
        <w:pPrChange w:id="21" w:author="Weigang Qiu" w:date="2018-04-30T13:20:00Z">
          <w:pPr/>
        </w:pPrChange>
      </w:pPr>
      <w:r>
        <w:t xml:space="preserve">Simulation </w:t>
      </w:r>
      <w:ins w:id="22" w:author="Weigang Qiu" w:date="2018-04-30T13:19:00Z">
        <w:r w:rsidR="00504523">
          <w:t>of trait-associated SNPs</w:t>
        </w:r>
      </w:ins>
      <w:del w:id="23" w:author="Weigang Qiu" w:date="2018-04-30T13:19:00Z">
        <w:r w:rsidDel="00504523">
          <w:delText>protocol</w:delText>
        </w:r>
      </w:del>
    </w:p>
    <w:p w14:paraId="04368F18" w14:textId="4D413F3D" w:rsidR="003A19DD" w:rsidRDefault="00E335A1" w:rsidP="003A19DD">
      <w:pPr>
        <w:ind w:firstLine="720"/>
      </w:pPr>
      <w:r>
        <w:t xml:space="preserve">Simulation modeling sheds light on the uncertainties of randomness that occur even in genomics. Our approach is to first emulate a small dataset laddering onto the actual dimensions of our initial matrix in order to gauge and optimize a working frame. Second, we use a decomposition algorithm, Cholesky decomposition, to artificially inject a correlated variable (X) to the predictor variable (Y). This step conditionally creates a known relationship between the xy variables. </w:t>
      </w:r>
      <w:r w:rsidR="003A19DD">
        <w:t>We ran the algorithm several times to produce different sized tables with varying numbers of covariates ranging from [insert numerical range]. Lastly, we used a machine learning algorithm to identify such covariates.</w:t>
      </w:r>
    </w:p>
    <w:p w14:paraId="30AAD1BA" w14:textId="243CA07E" w:rsidR="00787907" w:rsidRDefault="00787907" w:rsidP="008B7460">
      <w:r>
        <w:tab/>
      </w:r>
    </w:p>
    <w:p w14:paraId="1F78CD36" w14:textId="77777777" w:rsidR="008B7460" w:rsidRDefault="008B7460" w:rsidP="008B7460">
      <w:pPr>
        <w:rPr>
          <w:ins w:id="24" w:author="Weigang Qiu" w:date="2018-04-30T13:46:00Z"/>
          <w:b/>
        </w:rPr>
      </w:pPr>
      <w:r>
        <w:rPr>
          <w:b/>
        </w:rPr>
        <w:t>Simulating SNP-associated phenotypes</w:t>
      </w:r>
    </w:p>
    <w:p w14:paraId="207A48D0" w14:textId="3F853B2B" w:rsidR="004311B1" w:rsidRDefault="004311B1" w:rsidP="008B7460">
      <w:pPr>
        <w:rPr>
          <w:b/>
        </w:rPr>
      </w:pPr>
      <w:ins w:id="25" w:author="Weigang Qiu" w:date="2018-04-30T13:46:00Z">
        <w:r>
          <w:rPr>
            <w:b/>
          </w:rPr>
          <w:t xml:space="preserve">Tools </w:t>
        </w:r>
      </w:ins>
      <w:ins w:id="26" w:author="Weigang Qiu" w:date="2018-04-30T13:47:00Z">
        <w:r>
          <w:rPr>
            <w:b/>
          </w:rPr>
          <w:t xml:space="preserve">(R packages) </w:t>
        </w:r>
      </w:ins>
      <w:ins w:id="27" w:author="Weigang Qiu" w:date="2018-04-30T13:46:00Z">
        <w:r>
          <w:rPr>
            <w:b/>
          </w:rPr>
          <w:t>&amp; steps</w:t>
        </w:r>
      </w:ins>
    </w:p>
    <w:p w14:paraId="786566A2" w14:textId="77777777" w:rsidR="008B7460" w:rsidRDefault="008B7460" w:rsidP="001F1121">
      <w:pPr>
        <w:rPr>
          <w:ins w:id="28" w:author="Weigang Qiu" w:date="2018-04-30T13:46:00Z"/>
          <w:b/>
        </w:rPr>
      </w:pPr>
      <w:r>
        <w:rPr>
          <w:b/>
        </w:rPr>
        <w:t>Simulate tree-associated phenotypes</w:t>
      </w:r>
    </w:p>
    <w:p w14:paraId="13DBB089" w14:textId="0FF56E6E" w:rsidR="004311B1" w:rsidRDefault="004311B1" w:rsidP="001F1121">
      <w:pPr>
        <w:rPr>
          <w:b/>
        </w:rPr>
      </w:pPr>
      <w:ins w:id="29" w:author="Weigang Qiu" w:date="2018-04-30T13:46:00Z">
        <w:r>
          <w:rPr>
            <w:b/>
          </w:rPr>
          <w:t xml:space="preserve">Tools </w:t>
        </w:r>
      </w:ins>
      <w:ins w:id="30" w:author="Weigang Qiu" w:date="2018-04-30T13:47:00Z">
        <w:r>
          <w:rPr>
            <w:b/>
          </w:rPr>
          <w:t xml:space="preserve">(R packages) </w:t>
        </w:r>
      </w:ins>
      <w:ins w:id="31" w:author="Weigang Qiu" w:date="2018-04-30T13:46:00Z">
        <w:r>
          <w:rPr>
            <w:b/>
          </w:rPr>
          <w:t>&amp; steps</w:t>
        </w:r>
      </w:ins>
    </w:p>
    <w:p w14:paraId="651F42C5" w14:textId="00DB9915" w:rsidR="008B7460" w:rsidDel="004311B1" w:rsidRDefault="008B7460" w:rsidP="008B7460">
      <w:pPr>
        <w:rPr>
          <w:del w:id="32" w:author="Weigang Qiu" w:date="2018-04-30T13:47:00Z"/>
          <w:b/>
        </w:rPr>
      </w:pPr>
      <w:del w:id="33" w:author="Weigang Qiu" w:date="2018-04-30T13:47:00Z">
        <w:r w:rsidDel="004311B1">
          <w:rPr>
            <w:b/>
          </w:rPr>
          <w:delText>Simulate SNP &amp; tree associated phenotypes</w:delText>
        </w:r>
      </w:del>
    </w:p>
    <w:p w14:paraId="7B516B63" w14:textId="2BE9BC40" w:rsidR="008B7460" w:rsidRDefault="008B7460">
      <w:pPr>
        <w:pStyle w:val="Heading2"/>
        <w:rPr>
          <w:ins w:id="34" w:author="Weigang Qiu" w:date="2018-04-30T13:45:00Z"/>
        </w:rPr>
        <w:pPrChange w:id="35" w:author="Weigang Qiu" w:date="2018-04-30T13:20:00Z">
          <w:pPr/>
        </w:pPrChange>
      </w:pPr>
      <w:del w:id="36" w:author="Weigang Qiu" w:date="2018-04-30T13:20:00Z">
        <w:r w:rsidDel="00504523">
          <w:delText>Verification using XGBoost</w:delText>
        </w:r>
      </w:del>
      <w:ins w:id="37" w:author="Weigang Qiu" w:date="2018-04-30T13:20:00Z">
        <w:r w:rsidR="00504523">
          <w:t>Identification of causal SNPs using xgboost</w:t>
        </w:r>
      </w:ins>
    </w:p>
    <w:p w14:paraId="1629D3CE" w14:textId="5FA1551A" w:rsidR="004311B1" w:rsidDel="004311B1" w:rsidRDefault="004311B1">
      <w:pPr>
        <w:pStyle w:val="ListParagraph"/>
        <w:rPr>
          <w:del w:id="38" w:author="Weigang Qiu" w:date="2018-04-30T13:45:00Z"/>
        </w:rPr>
        <w:pPrChange w:id="39" w:author="Weigang Qiu" w:date="2018-04-30T13:45:00Z">
          <w:pPr/>
        </w:pPrChange>
      </w:pPr>
      <w:ins w:id="40" w:author="Weigang Qiu" w:date="2018-04-30T13:45:00Z">
        <w:r>
          <w:t>What is xgboost algorithm with reference</w:t>
        </w:r>
      </w:ins>
    </w:p>
    <w:p w14:paraId="4B4AA1DC" w14:textId="32F8C29F" w:rsidR="004311B1" w:rsidRDefault="004311B1">
      <w:pPr>
        <w:rPr>
          <w:ins w:id="41" w:author="Weigang Qiu" w:date="2018-04-30T13:45:00Z"/>
        </w:rPr>
      </w:pPr>
      <w:ins w:id="42" w:author="Weigang Qiu" w:date="2018-04-30T13:45:00Z">
        <w:r>
          <w:t>;</w:t>
        </w:r>
      </w:ins>
    </w:p>
    <w:p w14:paraId="5AC22442" w14:textId="77777777" w:rsidR="004311B1" w:rsidRPr="004311B1" w:rsidRDefault="004311B1">
      <w:pPr>
        <w:pStyle w:val="ListParagraph"/>
        <w:rPr>
          <w:ins w:id="43" w:author="Weigang Qiu" w:date="2018-04-30T13:45:00Z"/>
        </w:rPr>
        <w:pPrChange w:id="44" w:author="Weigang Qiu" w:date="2018-04-30T13:45:00Z">
          <w:pPr/>
        </w:pPrChange>
      </w:pPr>
    </w:p>
    <w:p w14:paraId="7D919D69" w14:textId="25F2A0E9" w:rsidR="007E079B" w:rsidRPr="007E079B" w:rsidRDefault="004311B1">
      <w:ins w:id="45" w:author="Weigang Qiu" w:date="2018-04-30T13:21:00Z">
        <w:r>
          <w:t xml:space="preserve">your customized scripts </w:t>
        </w:r>
      </w:ins>
      <w:ins w:id="46" w:author="Weigang Qiu" w:date="2018-04-30T13:46:00Z">
        <w:r>
          <w:t xml:space="preserve">to run xgboost </w:t>
        </w:r>
      </w:ins>
      <w:ins w:id="47" w:author="Weigang Qiu" w:date="2018-04-30T13:37:00Z">
        <w:r w:rsidR="00012470">
          <w:t>(description in words</w:t>
        </w:r>
      </w:ins>
      <w:ins w:id="48" w:author="Weigang Qiu" w:date="2018-04-30T13:38:00Z">
        <w:r w:rsidR="00012470">
          <w:t xml:space="preserve"> &amp; equations</w:t>
        </w:r>
      </w:ins>
      <w:ins w:id="49" w:author="Weigang Qiu" w:date="2018-04-30T13:37:00Z">
        <w:r w:rsidR="00012470">
          <w:t xml:space="preserve"> &amp; then commands/scripts as supplemental material)</w:t>
        </w:r>
      </w:ins>
    </w:p>
    <w:p w14:paraId="5650CD70" w14:textId="77777777" w:rsidR="0093752E" w:rsidRDefault="0093752E">
      <w:pPr>
        <w:pStyle w:val="Heading1"/>
        <w:pPrChange w:id="50" w:author="Weigang Qiu" w:date="2018-04-30T13:17:00Z">
          <w:pPr/>
        </w:pPrChange>
      </w:pPr>
      <w:r w:rsidRPr="001E0DB7">
        <w:lastRenderedPageBreak/>
        <w:t>Results</w:t>
      </w:r>
      <w:del w:id="51" w:author="Weigang Qiu" w:date="2018-04-30T13:17:00Z">
        <w:r w:rsidDel="00504523">
          <w:delText>:</w:delText>
        </w:r>
      </w:del>
    </w:p>
    <w:p w14:paraId="74E62B1C" w14:textId="77777777" w:rsidR="0093752E" w:rsidRDefault="0093752E">
      <w:pPr>
        <w:pStyle w:val="Heading1"/>
        <w:pPrChange w:id="52" w:author="Weigang Qiu" w:date="2018-04-30T13:17:00Z">
          <w:pPr/>
        </w:pPrChange>
      </w:pPr>
      <w:r w:rsidRPr="001E0DB7">
        <w:t>Discussion</w:t>
      </w:r>
      <w:del w:id="53" w:author="Weigang Qiu" w:date="2018-04-30T13:17:00Z">
        <w:r w:rsidDel="00504523">
          <w:delText>:</w:delText>
        </w:r>
      </w:del>
    </w:p>
    <w:p w14:paraId="3D10C0D1" w14:textId="77777777" w:rsidR="006A3044" w:rsidRDefault="0093752E">
      <w:pPr>
        <w:pStyle w:val="Heading1"/>
        <w:rPr>
          <w:rFonts w:ascii="Times New Roman" w:hAnsi="Times New Roman" w:cs="Times New Roman"/>
        </w:rPr>
        <w:pPrChange w:id="54" w:author="Weigang Qiu" w:date="2018-04-30T13:17:00Z">
          <w:pPr>
            <w:widowControl w:val="0"/>
            <w:autoSpaceDE w:val="0"/>
            <w:autoSpaceDN w:val="0"/>
            <w:adjustRightInd w:val="0"/>
          </w:pPr>
        </w:pPrChange>
      </w:pPr>
      <w:r w:rsidRPr="001E0DB7">
        <w:t>Conclusion</w:t>
      </w:r>
      <w:del w:id="55" w:author="Weigang Qiu" w:date="2018-04-30T13:17:00Z">
        <w:r w:rsidDel="00504523">
          <w:delText>:</w:delText>
        </w:r>
      </w:del>
    </w:p>
    <w:p w14:paraId="46C1DE47" w14:textId="77777777" w:rsidR="006A3044" w:rsidRDefault="006A3044">
      <w:pPr>
        <w:rPr>
          <w:rFonts w:ascii="Times New Roman" w:hAnsi="Times New Roman" w:cs="Times New Roman"/>
        </w:rPr>
      </w:pPr>
      <w:r>
        <w:rPr>
          <w:rFonts w:ascii="Times New Roman" w:hAnsi="Times New Roman" w:cs="Times New Roman"/>
        </w:rPr>
        <w:br w:type="page"/>
      </w:r>
    </w:p>
    <w:sdt>
      <w:sdtPr>
        <w:rPr>
          <w:rFonts w:asciiTheme="minorHAnsi" w:eastAsiaTheme="minorHAnsi" w:hAnsiTheme="minorHAnsi" w:cstheme="minorBidi"/>
          <w:b w:val="0"/>
          <w:bCs w:val="0"/>
          <w:color w:val="auto"/>
          <w:sz w:val="24"/>
          <w:szCs w:val="24"/>
          <w:lang w:bidi="ar-SA"/>
        </w:rPr>
        <w:id w:val="808675961"/>
        <w:docPartObj>
          <w:docPartGallery w:val="Bibliographies"/>
          <w:docPartUnique/>
        </w:docPartObj>
      </w:sdtPr>
      <w:sdtEndPr/>
      <w:sdtContent>
        <w:p w14:paraId="16792728" w14:textId="77777777" w:rsidR="002C637A" w:rsidRDefault="002C637A">
          <w:pPr>
            <w:pStyle w:val="Heading1"/>
            <w:pPrChange w:id="56" w:author="Weigang Qiu" w:date="2018-04-30T13:17:00Z">
              <w:pPr>
                <w:pStyle w:val="Heading1"/>
                <w:jc w:val="center"/>
              </w:pPr>
            </w:pPrChange>
          </w:pPr>
          <w:r>
            <w:t>References Cited</w:t>
          </w:r>
        </w:p>
        <w:p w14:paraId="40DFE972" w14:textId="3B601D37" w:rsidR="00901CDB" w:rsidRPr="00504523" w:rsidRDefault="00901CDB">
          <w:pPr>
            <w:pStyle w:val="ListParagraph"/>
            <w:widowControl w:val="0"/>
            <w:numPr>
              <w:ilvl w:val="0"/>
              <w:numId w:val="2"/>
            </w:numPr>
            <w:autoSpaceDE w:val="0"/>
            <w:autoSpaceDN w:val="0"/>
            <w:adjustRightInd w:val="0"/>
            <w:rPr>
              <w:ins w:id="57" w:author="Weigang Qiu" w:date="2018-04-30T13:18:00Z"/>
              <w:rFonts w:ascii="Times New Roman" w:hAnsi="Times New Roman" w:cs="Times New Roman"/>
              <w:rPrChange w:id="58" w:author="Weigang Qiu" w:date="2018-04-30T13:18:00Z">
                <w:rPr>
                  <w:ins w:id="59" w:author="Weigang Qiu" w:date="2018-04-30T13:18:00Z"/>
                </w:rPr>
              </w:rPrChange>
            </w:rPr>
            <w:pPrChange w:id="60" w:author="Weigang Qiu" w:date="2018-04-30T13:18:00Z">
              <w:pPr>
                <w:widowControl w:val="0"/>
                <w:autoSpaceDE w:val="0"/>
                <w:autoSpaceDN w:val="0"/>
                <w:adjustRightInd w:val="0"/>
              </w:pPr>
            </w:pPrChange>
          </w:pPr>
          <w:bookmarkStart w:id="61" w:name="ZOTERO_TEMP_BOOKMARK"/>
          <w:del w:id="62" w:author="Weigang Qiu" w:date="2018-04-30T13:18:00Z">
            <w:r w:rsidRPr="00504523" w:rsidDel="00504523">
              <w:rPr>
                <w:rFonts w:ascii="Times New Roman" w:hAnsi="Times New Roman" w:cs="Times New Roman"/>
                <w:rPrChange w:id="63" w:author="Weigang Qiu" w:date="2018-04-30T13:18:00Z">
                  <w:rPr/>
                </w:rPrChange>
              </w:rPr>
              <w:delText>1.</w:delText>
            </w:r>
            <w:r w:rsidRPr="00504523" w:rsidDel="00504523">
              <w:rPr>
                <w:rFonts w:ascii="Times New Roman" w:hAnsi="Times New Roman" w:cs="Times New Roman"/>
                <w:rPrChange w:id="64" w:author="Weigang Qiu" w:date="2018-04-30T13:18:00Z">
                  <w:rPr/>
                </w:rPrChange>
              </w:rPr>
              <w:tab/>
            </w:r>
          </w:del>
          <w:r w:rsidRPr="00504523">
            <w:rPr>
              <w:rFonts w:ascii="Times New Roman" w:hAnsi="Times New Roman" w:cs="Times New Roman"/>
              <w:rPrChange w:id="65" w:author="Weigang Qiu" w:date="2018-04-30T13:18:00Z">
                <w:rPr/>
              </w:rPrChange>
            </w:rPr>
            <w:t xml:space="preserve">Yan, J. </w:t>
          </w:r>
          <w:r w:rsidRPr="00504523">
            <w:rPr>
              <w:rFonts w:ascii="Times New Roman" w:hAnsi="Times New Roman" w:cs="Times New Roman"/>
              <w:i/>
              <w:iCs/>
              <w:rPrChange w:id="66" w:author="Weigang Qiu" w:date="2018-04-30T13:18:00Z">
                <w:rPr>
                  <w:i/>
                  <w:iCs/>
                </w:rPr>
              </w:rPrChange>
            </w:rPr>
            <w:t>et al.</w:t>
          </w:r>
          <w:r w:rsidRPr="00504523">
            <w:rPr>
              <w:rFonts w:ascii="Times New Roman" w:hAnsi="Times New Roman" w:cs="Times New Roman"/>
              <w:rPrChange w:id="67" w:author="Weigang Qiu" w:date="2018-04-30T13:18:00Z">
                <w:rPr/>
              </w:rPrChange>
            </w:rPr>
            <w:t xml:space="preserve"> Bow-tie signaling in c-di-GMP: Machine learning in a simple biochemical network. </w:t>
          </w:r>
          <w:r w:rsidRPr="00504523">
            <w:rPr>
              <w:rFonts w:ascii="Times New Roman" w:hAnsi="Times New Roman" w:cs="Times New Roman"/>
              <w:i/>
              <w:iCs/>
              <w:rPrChange w:id="68" w:author="Weigang Qiu" w:date="2018-04-30T13:18:00Z">
                <w:rPr>
                  <w:i/>
                  <w:iCs/>
                </w:rPr>
              </w:rPrChange>
            </w:rPr>
            <w:t>PLOS Comput. Biol.</w:t>
          </w:r>
          <w:r w:rsidRPr="00504523">
            <w:rPr>
              <w:rFonts w:ascii="Times New Roman" w:hAnsi="Times New Roman" w:cs="Times New Roman"/>
              <w:rPrChange w:id="69" w:author="Weigang Qiu" w:date="2018-04-30T13:18:00Z">
                <w:rPr/>
              </w:rPrChange>
            </w:rPr>
            <w:t xml:space="preserve"> </w:t>
          </w:r>
          <w:r w:rsidRPr="00504523">
            <w:rPr>
              <w:rFonts w:ascii="Times New Roman" w:hAnsi="Times New Roman" w:cs="Times New Roman"/>
              <w:b/>
              <w:bCs/>
              <w:rPrChange w:id="70" w:author="Weigang Qiu" w:date="2018-04-30T13:18:00Z">
                <w:rPr>
                  <w:b/>
                  <w:bCs/>
                </w:rPr>
              </w:rPrChange>
            </w:rPr>
            <w:t>13,</w:t>
          </w:r>
          <w:r w:rsidRPr="00504523">
            <w:rPr>
              <w:rFonts w:ascii="Times New Roman" w:hAnsi="Times New Roman" w:cs="Times New Roman"/>
              <w:rPrChange w:id="71" w:author="Weigang Qiu" w:date="2018-04-30T13:18:00Z">
                <w:rPr/>
              </w:rPrChange>
            </w:rPr>
            <w:t xml:space="preserve"> e1005677 (2017).</w:t>
          </w:r>
        </w:p>
        <w:p w14:paraId="056969B5" w14:textId="55DEA7A4" w:rsidR="00504523" w:rsidRDefault="00504523">
          <w:pPr>
            <w:pStyle w:val="Heading1"/>
            <w:rPr>
              <w:ins w:id="72" w:author="Weigang Qiu" w:date="2018-04-30T13:31:00Z"/>
            </w:rPr>
            <w:pPrChange w:id="73" w:author="Weigang Qiu" w:date="2018-04-30T13:18:00Z">
              <w:pPr>
                <w:widowControl w:val="0"/>
                <w:autoSpaceDE w:val="0"/>
                <w:autoSpaceDN w:val="0"/>
                <w:adjustRightInd w:val="0"/>
              </w:pPr>
            </w:pPrChange>
          </w:pPr>
          <w:ins w:id="74" w:author="Weigang Qiu" w:date="2018-04-30T13:18:00Z">
            <w:r>
              <w:t>Table 1.</w:t>
            </w:r>
          </w:ins>
          <w:r w:rsidR="007B2A7D">
            <w:t xml:space="preserve">Two phenotypes: </w:t>
          </w:r>
          <w:ins w:id="75" w:author="Weigang Qiu" w:date="2018-04-30T13:18:00Z">
            <w:r>
              <w:t>Strains and their normalized c-di-GMP levels</w:t>
            </w:r>
          </w:ins>
          <w:r w:rsidR="007B2A7D">
            <w:t xml:space="preserve"> &amp; antimicrobial sensitivity indices</w:t>
          </w:r>
          <w:r w:rsidR="002B3751">
            <w:t xml:space="preserve"> (Mei</w:t>
          </w:r>
          <w:r w:rsidR="00131BDE">
            <w:t xml:space="preserve"> – should I make in a separate table</w:t>
          </w:r>
          <w:r w:rsidR="002B3751">
            <w:t>)</w:t>
          </w:r>
        </w:p>
        <w:tbl>
          <w:tblPr>
            <w:tblStyle w:val="TableGrid"/>
            <w:tblW w:w="0" w:type="auto"/>
            <w:tblLook w:val="04A0" w:firstRow="1" w:lastRow="0" w:firstColumn="1" w:lastColumn="0" w:noHBand="0" w:noVBand="1"/>
            <w:tblPrChange w:id="76" w:author="Weigang Qiu" w:date="2018-04-30T13:32:00Z">
              <w:tblPr>
                <w:tblStyle w:val="TableGrid"/>
                <w:tblW w:w="0" w:type="auto"/>
                <w:tblLook w:val="04A0" w:firstRow="1" w:lastRow="0" w:firstColumn="1" w:lastColumn="0" w:noHBand="0" w:noVBand="1"/>
              </w:tblPr>
            </w:tblPrChange>
          </w:tblPr>
          <w:tblGrid>
            <w:gridCol w:w="2441"/>
            <w:gridCol w:w="2415"/>
            <w:gridCol w:w="2457"/>
            <w:gridCol w:w="2263"/>
            <w:tblGridChange w:id="77">
              <w:tblGrid>
                <w:gridCol w:w="3192"/>
                <w:gridCol w:w="3192"/>
                <w:gridCol w:w="3192"/>
                <w:gridCol w:w="3192"/>
              </w:tblGrid>
            </w:tblGridChange>
          </w:tblGrid>
          <w:tr w:rsidR="00504523" w14:paraId="0AC407C8" w14:textId="1652EF07" w:rsidTr="00504523">
            <w:trPr>
              <w:ins w:id="78" w:author="Weigang Qiu" w:date="2018-04-30T13:31:00Z"/>
            </w:trPr>
            <w:tc>
              <w:tcPr>
                <w:tcW w:w="2441" w:type="dxa"/>
                <w:tcPrChange w:id="79" w:author="Weigang Qiu" w:date="2018-04-30T13:32:00Z">
                  <w:tcPr>
                    <w:tcW w:w="3192" w:type="dxa"/>
                  </w:tcPr>
                </w:tcPrChange>
              </w:tcPr>
              <w:p w14:paraId="0DF74D86" w14:textId="74124D2B" w:rsidR="00504523" w:rsidRDefault="00504523" w:rsidP="00504523">
                <w:pPr>
                  <w:rPr>
                    <w:ins w:id="80" w:author="Weigang Qiu" w:date="2018-04-30T13:31:00Z"/>
                    <w:lang w:bidi="en-US"/>
                  </w:rPr>
                </w:pPr>
                <w:ins w:id="81" w:author="Weigang Qiu" w:date="2018-04-30T13:31:00Z">
                  <w:r>
                    <w:rPr>
                      <w:lang w:bidi="en-US"/>
                    </w:rPr>
                    <w:t>Strain</w:t>
                  </w:r>
                </w:ins>
              </w:p>
            </w:tc>
            <w:tc>
              <w:tcPr>
                <w:tcW w:w="2415" w:type="dxa"/>
                <w:tcPrChange w:id="82" w:author="Weigang Qiu" w:date="2018-04-30T13:32:00Z">
                  <w:tcPr>
                    <w:tcW w:w="3192" w:type="dxa"/>
                  </w:tcPr>
                </w:tcPrChange>
              </w:tcPr>
              <w:p w14:paraId="6365B9F6" w14:textId="760C2D55" w:rsidR="00504523" w:rsidRDefault="00504523" w:rsidP="00504523">
                <w:pPr>
                  <w:rPr>
                    <w:ins w:id="83" w:author="Weigang Qiu" w:date="2018-04-30T13:31:00Z"/>
                    <w:lang w:bidi="en-US"/>
                  </w:rPr>
                </w:pPr>
                <w:ins w:id="84" w:author="Weigang Qiu" w:date="2018-04-30T13:32:00Z">
                  <w:r>
                    <w:rPr>
                      <w:lang w:bidi="en-US"/>
                    </w:rPr>
                    <w:t>Body site</w:t>
                  </w:r>
                </w:ins>
              </w:p>
            </w:tc>
            <w:tc>
              <w:tcPr>
                <w:tcW w:w="2457" w:type="dxa"/>
                <w:tcPrChange w:id="85" w:author="Weigang Qiu" w:date="2018-04-30T13:32:00Z">
                  <w:tcPr>
                    <w:tcW w:w="3192" w:type="dxa"/>
                  </w:tcPr>
                </w:tcPrChange>
              </w:tcPr>
              <w:p w14:paraId="509BF99E" w14:textId="3FE497F2" w:rsidR="00504523" w:rsidRDefault="00504523" w:rsidP="00504523">
                <w:pPr>
                  <w:rPr>
                    <w:ins w:id="86" w:author="Weigang Qiu" w:date="2018-04-30T13:31:00Z"/>
                    <w:lang w:bidi="en-US"/>
                  </w:rPr>
                </w:pPr>
                <w:ins w:id="87" w:author="Weigang Qiu" w:date="2018-04-30T13:32:00Z">
                  <w:r>
                    <w:rPr>
                      <w:lang w:bidi="en-US"/>
                    </w:rPr>
                    <w:t>Cdg-level (mean)</w:t>
                  </w:r>
                </w:ins>
              </w:p>
            </w:tc>
            <w:tc>
              <w:tcPr>
                <w:tcW w:w="2263" w:type="dxa"/>
                <w:tcPrChange w:id="88" w:author="Weigang Qiu" w:date="2018-04-30T13:32:00Z">
                  <w:tcPr>
                    <w:tcW w:w="3192" w:type="dxa"/>
                  </w:tcPr>
                </w:tcPrChange>
              </w:tcPr>
              <w:p w14:paraId="06A8980C" w14:textId="009EF30D" w:rsidR="00504523" w:rsidRDefault="00504523" w:rsidP="00504523">
                <w:pPr>
                  <w:rPr>
                    <w:ins w:id="89" w:author="Weigang Qiu" w:date="2018-04-30T13:32:00Z"/>
                    <w:lang w:bidi="en-US"/>
                  </w:rPr>
                </w:pPr>
                <w:ins w:id="90" w:author="Weigang Qiu" w:date="2018-04-30T13:32:00Z">
                  <w:r>
                    <w:rPr>
                      <w:lang w:bidi="en-US"/>
                    </w:rPr>
                    <w:t>Cdg-level (standard deviation)</w:t>
                  </w:r>
                </w:ins>
              </w:p>
            </w:tc>
          </w:tr>
          <w:tr w:rsidR="00504523" w14:paraId="1FB35654" w14:textId="0CDDA6D4" w:rsidTr="00504523">
            <w:trPr>
              <w:ins w:id="91" w:author="Weigang Qiu" w:date="2018-04-30T13:31:00Z"/>
            </w:trPr>
            <w:tc>
              <w:tcPr>
                <w:tcW w:w="2441" w:type="dxa"/>
                <w:tcPrChange w:id="92" w:author="Weigang Qiu" w:date="2018-04-30T13:32:00Z">
                  <w:tcPr>
                    <w:tcW w:w="3192" w:type="dxa"/>
                  </w:tcPr>
                </w:tcPrChange>
              </w:tcPr>
              <w:p w14:paraId="1D6B2DEB" w14:textId="3AD34341" w:rsidR="00504523" w:rsidRDefault="00AD4622" w:rsidP="00504523">
                <w:pPr>
                  <w:rPr>
                    <w:ins w:id="93" w:author="Weigang Qiu" w:date="2018-04-30T13:31:00Z"/>
                    <w:lang w:bidi="en-US"/>
                  </w:rPr>
                </w:pPr>
                <w:r>
                  <w:rPr>
                    <w:lang w:bidi="en-US"/>
                  </w:rPr>
                  <w:t>PA14</w:t>
                </w:r>
              </w:p>
            </w:tc>
            <w:tc>
              <w:tcPr>
                <w:tcW w:w="2415" w:type="dxa"/>
                <w:tcPrChange w:id="94" w:author="Weigang Qiu" w:date="2018-04-30T13:32:00Z">
                  <w:tcPr>
                    <w:tcW w:w="3192" w:type="dxa"/>
                  </w:tcPr>
                </w:tcPrChange>
              </w:tcPr>
              <w:p w14:paraId="33CD54EE" w14:textId="3FF7DA1F" w:rsidR="00504523" w:rsidRDefault="00AD4622" w:rsidP="00504523">
                <w:pPr>
                  <w:rPr>
                    <w:ins w:id="95" w:author="Weigang Qiu" w:date="2018-04-30T13:31:00Z"/>
                    <w:lang w:bidi="en-US"/>
                  </w:rPr>
                </w:pPr>
                <w:r>
                  <w:rPr>
                    <w:lang w:bidi="en-US"/>
                  </w:rPr>
                  <w:t>NA</w:t>
                </w:r>
              </w:p>
            </w:tc>
            <w:tc>
              <w:tcPr>
                <w:tcW w:w="2457" w:type="dxa"/>
                <w:tcPrChange w:id="96" w:author="Weigang Qiu" w:date="2018-04-30T13:32:00Z">
                  <w:tcPr>
                    <w:tcW w:w="3192" w:type="dxa"/>
                  </w:tcPr>
                </w:tcPrChange>
              </w:tcPr>
              <w:p w14:paraId="67401004" w14:textId="3FF162FD" w:rsidR="00504523" w:rsidRDefault="00665DE1" w:rsidP="00504523">
                <w:pPr>
                  <w:rPr>
                    <w:ins w:id="97" w:author="Weigang Qiu" w:date="2018-04-30T13:31:00Z"/>
                    <w:lang w:bidi="en-US"/>
                  </w:rPr>
                </w:pPr>
                <w:r w:rsidRPr="00665DE1">
                  <w:rPr>
                    <w:lang w:bidi="en-US"/>
                  </w:rPr>
                  <w:t>2.11071438</w:t>
                </w:r>
              </w:p>
            </w:tc>
            <w:tc>
              <w:tcPr>
                <w:tcW w:w="2263" w:type="dxa"/>
                <w:tcPrChange w:id="98" w:author="Weigang Qiu" w:date="2018-04-30T13:32:00Z">
                  <w:tcPr>
                    <w:tcW w:w="3192" w:type="dxa"/>
                  </w:tcPr>
                </w:tcPrChange>
              </w:tcPr>
              <w:p w14:paraId="2E55DBC6" w14:textId="6206C1A5" w:rsidR="00504523" w:rsidRDefault="00665DE1" w:rsidP="00504523">
                <w:pPr>
                  <w:rPr>
                    <w:ins w:id="99" w:author="Weigang Qiu" w:date="2018-04-30T13:32:00Z"/>
                    <w:lang w:bidi="en-US"/>
                  </w:rPr>
                </w:pPr>
                <w:r w:rsidRPr="00665DE1">
                  <w:rPr>
                    <w:lang w:bidi="en-US"/>
                  </w:rPr>
                  <w:t>0.11249807</w:t>
                </w:r>
              </w:p>
            </w:tc>
          </w:tr>
          <w:tr w:rsidR="00504523" w14:paraId="4C371BA7" w14:textId="2EDCFCB8" w:rsidTr="00504523">
            <w:trPr>
              <w:ins w:id="100" w:author="Weigang Qiu" w:date="2018-04-30T13:31:00Z"/>
            </w:trPr>
            <w:tc>
              <w:tcPr>
                <w:tcW w:w="2441" w:type="dxa"/>
                <w:tcPrChange w:id="101" w:author="Weigang Qiu" w:date="2018-04-30T13:32:00Z">
                  <w:tcPr>
                    <w:tcW w:w="3192" w:type="dxa"/>
                  </w:tcPr>
                </w:tcPrChange>
              </w:tcPr>
              <w:p w14:paraId="3E038512" w14:textId="2172843D" w:rsidR="00504523" w:rsidRDefault="00AD4622" w:rsidP="00504523">
                <w:pPr>
                  <w:rPr>
                    <w:ins w:id="102" w:author="Weigang Qiu" w:date="2018-04-30T13:31:00Z"/>
                    <w:lang w:bidi="en-US"/>
                  </w:rPr>
                </w:pPr>
                <w:r>
                  <w:rPr>
                    <w:lang w:bidi="en-US"/>
                  </w:rPr>
                  <w:t>M55212</w:t>
                </w:r>
              </w:p>
            </w:tc>
            <w:tc>
              <w:tcPr>
                <w:tcW w:w="2415" w:type="dxa"/>
                <w:tcPrChange w:id="103" w:author="Weigang Qiu" w:date="2018-04-30T13:32:00Z">
                  <w:tcPr>
                    <w:tcW w:w="3192" w:type="dxa"/>
                  </w:tcPr>
                </w:tcPrChange>
              </w:tcPr>
              <w:p w14:paraId="2814D1FE" w14:textId="4147D41A" w:rsidR="00504523" w:rsidRDefault="00AD4622" w:rsidP="00504523">
                <w:pPr>
                  <w:rPr>
                    <w:ins w:id="104" w:author="Weigang Qiu" w:date="2018-04-30T13:31:00Z"/>
                    <w:lang w:bidi="en-US"/>
                  </w:rPr>
                </w:pPr>
                <w:r>
                  <w:rPr>
                    <w:lang w:bidi="en-US"/>
                  </w:rPr>
                  <w:t>Blood</w:t>
                </w:r>
              </w:p>
            </w:tc>
            <w:tc>
              <w:tcPr>
                <w:tcW w:w="2457" w:type="dxa"/>
                <w:tcPrChange w:id="105" w:author="Weigang Qiu" w:date="2018-04-30T13:32:00Z">
                  <w:tcPr>
                    <w:tcW w:w="3192" w:type="dxa"/>
                  </w:tcPr>
                </w:tcPrChange>
              </w:tcPr>
              <w:p w14:paraId="41C8B791" w14:textId="0296112F" w:rsidR="00504523" w:rsidRDefault="00665DE1" w:rsidP="00504523">
                <w:pPr>
                  <w:rPr>
                    <w:ins w:id="106" w:author="Weigang Qiu" w:date="2018-04-30T13:31:00Z"/>
                    <w:lang w:bidi="en-US"/>
                  </w:rPr>
                </w:pPr>
                <w:r w:rsidRPr="00665DE1">
                  <w:rPr>
                    <w:lang w:bidi="en-US"/>
                  </w:rPr>
                  <w:t>0.36094968</w:t>
                </w:r>
              </w:p>
            </w:tc>
            <w:tc>
              <w:tcPr>
                <w:tcW w:w="2263" w:type="dxa"/>
                <w:tcPrChange w:id="107" w:author="Weigang Qiu" w:date="2018-04-30T13:32:00Z">
                  <w:tcPr>
                    <w:tcW w:w="3192" w:type="dxa"/>
                  </w:tcPr>
                </w:tcPrChange>
              </w:tcPr>
              <w:p w14:paraId="6ED7E4C0" w14:textId="03B2C1E5" w:rsidR="00504523" w:rsidRDefault="00665DE1" w:rsidP="00504523">
                <w:pPr>
                  <w:rPr>
                    <w:ins w:id="108" w:author="Weigang Qiu" w:date="2018-04-30T13:32:00Z"/>
                    <w:lang w:bidi="en-US"/>
                  </w:rPr>
                </w:pPr>
                <w:r w:rsidRPr="00665DE1">
                  <w:rPr>
                    <w:lang w:bidi="en-US"/>
                  </w:rPr>
                  <w:t>0.14645814</w:t>
                </w:r>
              </w:p>
            </w:tc>
          </w:tr>
          <w:tr w:rsidR="00504523" w14:paraId="44D13F1D" w14:textId="6B6F85A5" w:rsidTr="00504523">
            <w:trPr>
              <w:ins w:id="109" w:author="Weigang Qiu" w:date="2018-04-30T13:31:00Z"/>
            </w:trPr>
            <w:tc>
              <w:tcPr>
                <w:tcW w:w="2441" w:type="dxa"/>
                <w:tcPrChange w:id="110" w:author="Weigang Qiu" w:date="2018-04-30T13:32:00Z">
                  <w:tcPr>
                    <w:tcW w:w="3192" w:type="dxa"/>
                  </w:tcPr>
                </w:tcPrChange>
              </w:tcPr>
              <w:p w14:paraId="792CB7AC" w14:textId="093C76FF" w:rsidR="00504523" w:rsidRDefault="00AD4622" w:rsidP="00504523">
                <w:pPr>
                  <w:rPr>
                    <w:ins w:id="111" w:author="Weigang Qiu" w:date="2018-04-30T13:31:00Z"/>
                    <w:lang w:bidi="en-US"/>
                  </w:rPr>
                </w:pPr>
                <w:r>
                  <w:rPr>
                    <w:lang w:bidi="en-US"/>
                  </w:rPr>
                  <w:t>F22031</w:t>
                </w:r>
              </w:p>
            </w:tc>
            <w:tc>
              <w:tcPr>
                <w:tcW w:w="2415" w:type="dxa"/>
                <w:tcPrChange w:id="112" w:author="Weigang Qiu" w:date="2018-04-30T13:32:00Z">
                  <w:tcPr>
                    <w:tcW w:w="3192" w:type="dxa"/>
                  </w:tcPr>
                </w:tcPrChange>
              </w:tcPr>
              <w:p w14:paraId="438F31CD" w14:textId="6BBACD05" w:rsidR="00504523" w:rsidRDefault="00AD4622" w:rsidP="00504523">
                <w:pPr>
                  <w:rPr>
                    <w:ins w:id="113" w:author="Weigang Qiu" w:date="2018-04-30T13:31:00Z"/>
                    <w:lang w:bidi="en-US"/>
                  </w:rPr>
                </w:pPr>
                <w:r>
                  <w:rPr>
                    <w:lang w:bidi="en-US"/>
                  </w:rPr>
                  <w:t>Pubic bone</w:t>
                </w:r>
              </w:p>
            </w:tc>
            <w:tc>
              <w:tcPr>
                <w:tcW w:w="2457" w:type="dxa"/>
                <w:tcPrChange w:id="114" w:author="Weigang Qiu" w:date="2018-04-30T13:32:00Z">
                  <w:tcPr>
                    <w:tcW w:w="3192" w:type="dxa"/>
                  </w:tcPr>
                </w:tcPrChange>
              </w:tcPr>
              <w:p w14:paraId="67766A19" w14:textId="2C88A712" w:rsidR="00504523" w:rsidRDefault="00665DE1" w:rsidP="00504523">
                <w:pPr>
                  <w:rPr>
                    <w:ins w:id="115" w:author="Weigang Qiu" w:date="2018-04-30T13:31:00Z"/>
                    <w:lang w:bidi="en-US"/>
                  </w:rPr>
                </w:pPr>
                <w:r w:rsidRPr="00665DE1">
                  <w:rPr>
                    <w:lang w:bidi="en-US"/>
                  </w:rPr>
                  <w:t>-1.66607404</w:t>
                </w:r>
              </w:p>
            </w:tc>
            <w:tc>
              <w:tcPr>
                <w:tcW w:w="2263" w:type="dxa"/>
                <w:tcPrChange w:id="116" w:author="Weigang Qiu" w:date="2018-04-30T13:32:00Z">
                  <w:tcPr>
                    <w:tcW w:w="3192" w:type="dxa"/>
                  </w:tcPr>
                </w:tcPrChange>
              </w:tcPr>
              <w:p w14:paraId="3066FA5C" w14:textId="340DDE2B" w:rsidR="00504523" w:rsidRDefault="00665DE1" w:rsidP="00504523">
                <w:pPr>
                  <w:rPr>
                    <w:ins w:id="117" w:author="Weigang Qiu" w:date="2018-04-30T13:32:00Z"/>
                    <w:lang w:bidi="en-US"/>
                  </w:rPr>
                </w:pPr>
                <w:r w:rsidRPr="00665DE1">
                  <w:rPr>
                    <w:lang w:bidi="en-US"/>
                  </w:rPr>
                  <w:t>0.20298575</w:t>
                </w:r>
              </w:p>
            </w:tc>
          </w:tr>
          <w:tr w:rsidR="00504523" w14:paraId="65D694AB" w14:textId="799F7927" w:rsidTr="00504523">
            <w:trPr>
              <w:ins w:id="118" w:author="Weigang Qiu" w:date="2018-04-30T13:31:00Z"/>
            </w:trPr>
            <w:tc>
              <w:tcPr>
                <w:tcW w:w="2441" w:type="dxa"/>
                <w:tcPrChange w:id="119" w:author="Weigang Qiu" w:date="2018-04-30T13:32:00Z">
                  <w:tcPr>
                    <w:tcW w:w="3192" w:type="dxa"/>
                  </w:tcPr>
                </w:tcPrChange>
              </w:tcPr>
              <w:p w14:paraId="2A6F02F2" w14:textId="6FADD572" w:rsidR="00504523" w:rsidRDefault="00AD4622" w:rsidP="00504523">
                <w:pPr>
                  <w:rPr>
                    <w:ins w:id="120" w:author="Weigang Qiu" w:date="2018-04-30T13:31:00Z"/>
                    <w:lang w:bidi="en-US"/>
                  </w:rPr>
                </w:pPr>
                <w:r>
                  <w:rPr>
                    <w:lang w:bidi="en-US"/>
                  </w:rPr>
                  <w:t>W25637</w:t>
                </w:r>
              </w:p>
            </w:tc>
            <w:tc>
              <w:tcPr>
                <w:tcW w:w="2415" w:type="dxa"/>
                <w:tcPrChange w:id="121" w:author="Weigang Qiu" w:date="2018-04-30T13:32:00Z">
                  <w:tcPr>
                    <w:tcW w:w="3192" w:type="dxa"/>
                  </w:tcPr>
                </w:tcPrChange>
              </w:tcPr>
              <w:p w14:paraId="7FD0B55C" w14:textId="785831D3" w:rsidR="00504523" w:rsidRDefault="00AD4622" w:rsidP="00504523">
                <w:pPr>
                  <w:rPr>
                    <w:ins w:id="122" w:author="Weigang Qiu" w:date="2018-04-30T13:31:00Z"/>
                    <w:lang w:bidi="en-US"/>
                  </w:rPr>
                </w:pPr>
                <w:r>
                  <w:rPr>
                    <w:lang w:bidi="en-US"/>
                  </w:rPr>
                  <w:t>Sputum</w:t>
                </w:r>
              </w:p>
            </w:tc>
            <w:tc>
              <w:tcPr>
                <w:tcW w:w="2457" w:type="dxa"/>
                <w:tcPrChange w:id="123" w:author="Weigang Qiu" w:date="2018-04-30T13:32:00Z">
                  <w:tcPr>
                    <w:tcW w:w="3192" w:type="dxa"/>
                  </w:tcPr>
                </w:tcPrChange>
              </w:tcPr>
              <w:p w14:paraId="04CA7426" w14:textId="0DA4F9B7" w:rsidR="00504523" w:rsidRDefault="00665DE1" w:rsidP="00504523">
                <w:pPr>
                  <w:rPr>
                    <w:ins w:id="124" w:author="Weigang Qiu" w:date="2018-04-30T13:31:00Z"/>
                    <w:lang w:bidi="en-US"/>
                  </w:rPr>
                </w:pPr>
                <w:r w:rsidRPr="00665DE1">
                  <w:rPr>
                    <w:lang w:bidi="en-US"/>
                  </w:rPr>
                  <w:t>-0.16582713</w:t>
                </w:r>
              </w:p>
            </w:tc>
            <w:tc>
              <w:tcPr>
                <w:tcW w:w="2263" w:type="dxa"/>
                <w:tcPrChange w:id="125" w:author="Weigang Qiu" w:date="2018-04-30T13:32:00Z">
                  <w:tcPr>
                    <w:tcW w:w="3192" w:type="dxa"/>
                  </w:tcPr>
                </w:tcPrChange>
              </w:tcPr>
              <w:p w14:paraId="75F7D649" w14:textId="7B57B17D" w:rsidR="00504523" w:rsidRDefault="00665DE1" w:rsidP="00504523">
                <w:pPr>
                  <w:rPr>
                    <w:ins w:id="126" w:author="Weigang Qiu" w:date="2018-04-30T13:32:00Z"/>
                    <w:lang w:bidi="en-US"/>
                  </w:rPr>
                </w:pPr>
                <w:r w:rsidRPr="00665DE1">
                  <w:rPr>
                    <w:lang w:bidi="en-US"/>
                  </w:rPr>
                  <w:t>0.05295834</w:t>
                </w:r>
              </w:p>
            </w:tc>
          </w:tr>
        </w:tbl>
        <w:p w14:paraId="4E3576C1" w14:textId="16928B15" w:rsidR="00504523" w:rsidRDefault="00504523">
          <w:pPr>
            <w:pStyle w:val="Heading1"/>
            <w:rPr>
              <w:ins w:id="127" w:author="Weigang Qiu" w:date="2018-04-30T13:35:00Z"/>
            </w:rPr>
            <w:pPrChange w:id="128" w:author="Weigang Qiu" w:date="2018-04-30T13:18:00Z">
              <w:pPr>
                <w:widowControl w:val="0"/>
                <w:autoSpaceDE w:val="0"/>
                <w:autoSpaceDN w:val="0"/>
                <w:adjustRightInd w:val="0"/>
              </w:pPr>
            </w:pPrChange>
          </w:pPr>
          <w:ins w:id="129" w:author="Weigang Qiu" w:date="2018-04-30T13:18:00Z">
            <w:r>
              <w:t xml:space="preserve">Table </w:t>
            </w:r>
          </w:ins>
          <w:r w:rsidR="00131BDE">
            <w:t>3</w:t>
          </w:r>
          <w:ins w:id="130" w:author="Weigang Qiu" w:date="2018-04-30T13:18:00Z">
            <w:r>
              <w:t xml:space="preserve">. </w:t>
            </w:r>
          </w:ins>
          <w:ins w:id="131" w:author="Weigang Qiu" w:date="2018-04-30T13:35:00Z">
            <w:r>
              <w:t xml:space="preserve">List of </w:t>
            </w:r>
          </w:ins>
          <w:ins w:id="132" w:author="Weigang Qiu" w:date="2018-04-30T13:18:00Z">
            <w:r>
              <w:t>c-di-GMP genes</w:t>
            </w:r>
          </w:ins>
          <w:r w:rsidR="002B3751">
            <w:t xml:space="preserve"> (Mei)</w:t>
          </w:r>
        </w:p>
        <w:tbl>
          <w:tblPr>
            <w:tblStyle w:val="TableGrid"/>
            <w:tblW w:w="0" w:type="auto"/>
            <w:tblLook w:val="04A0" w:firstRow="1" w:lastRow="0" w:firstColumn="1" w:lastColumn="0" w:noHBand="0" w:noVBand="1"/>
          </w:tblPr>
          <w:tblGrid>
            <w:gridCol w:w="3179"/>
            <w:gridCol w:w="3225"/>
            <w:gridCol w:w="3172"/>
          </w:tblGrid>
          <w:tr w:rsidR="00A532F9" w14:paraId="2D5EDC5F" w14:textId="77777777" w:rsidTr="00A532F9">
            <w:trPr>
              <w:ins w:id="133" w:author="Weigang Qiu" w:date="2018-04-30T13:35:00Z"/>
            </w:trPr>
            <w:tc>
              <w:tcPr>
                <w:tcW w:w="3192" w:type="dxa"/>
              </w:tcPr>
              <w:p w14:paraId="2DF1B739" w14:textId="742046B0" w:rsidR="00A532F9" w:rsidRDefault="00A532F9" w:rsidP="00A532F9">
                <w:pPr>
                  <w:rPr>
                    <w:ins w:id="134" w:author="Weigang Qiu" w:date="2018-04-30T13:35:00Z"/>
                  </w:rPr>
                </w:pPr>
                <w:ins w:id="135" w:author="Weigang Qiu" w:date="2018-04-30T13:35:00Z">
                  <w:r>
                    <w:t>Gene symbol</w:t>
                  </w:r>
                </w:ins>
              </w:p>
            </w:tc>
            <w:tc>
              <w:tcPr>
                <w:tcW w:w="3192" w:type="dxa"/>
              </w:tcPr>
              <w:p w14:paraId="2D0ED6EE" w14:textId="7C2299E6" w:rsidR="00A532F9" w:rsidRDefault="00A532F9" w:rsidP="00A532F9">
                <w:pPr>
                  <w:rPr>
                    <w:ins w:id="136" w:author="Weigang Qiu" w:date="2018-04-30T13:35:00Z"/>
                  </w:rPr>
                </w:pPr>
                <w:ins w:id="137" w:author="Weigang Qiu" w:date="2018-04-30T13:35:00Z">
                  <w:r>
                    <w:t>Gene annotation</w:t>
                  </w:r>
                </w:ins>
              </w:p>
            </w:tc>
            <w:tc>
              <w:tcPr>
                <w:tcW w:w="3192" w:type="dxa"/>
              </w:tcPr>
              <w:p w14:paraId="2D583E68" w14:textId="5676FF58" w:rsidR="00A532F9" w:rsidRDefault="00A532F9" w:rsidP="00A532F9">
                <w:pPr>
                  <w:rPr>
                    <w:ins w:id="138" w:author="Weigang Qiu" w:date="2018-04-30T13:35:00Z"/>
                  </w:rPr>
                </w:pPr>
                <w:ins w:id="139" w:author="Weigang Qiu" w:date="2018-04-30T13:35:00Z">
                  <w:r>
                    <w:t>Num of SNPs</w:t>
                  </w:r>
                </w:ins>
              </w:p>
            </w:tc>
          </w:tr>
          <w:tr w:rsidR="00A532F9" w14:paraId="11524B28" w14:textId="77777777" w:rsidTr="00A532F9">
            <w:trPr>
              <w:ins w:id="140" w:author="Weigang Qiu" w:date="2018-04-30T13:35:00Z"/>
            </w:trPr>
            <w:tc>
              <w:tcPr>
                <w:tcW w:w="3192" w:type="dxa"/>
              </w:tcPr>
              <w:p w14:paraId="2B38F205" w14:textId="67C65E9A" w:rsidR="00A532F9" w:rsidRDefault="006A158F" w:rsidP="00A532F9">
                <w:pPr>
                  <w:rPr>
                    <w:ins w:id="141" w:author="Weigang Qiu" w:date="2018-04-30T13:35:00Z"/>
                  </w:rPr>
                </w:pPr>
                <w:r w:rsidRPr="006A158F">
                  <w:t>B136-33_52_00507</w:t>
                </w:r>
              </w:p>
            </w:tc>
            <w:tc>
              <w:tcPr>
                <w:tcW w:w="3192" w:type="dxa"/>
              </w:tcPr>
              <w:p w14:paraId="42A9648F" w14:textId="73A5F436" w:rsidR="00A532F9" w:rsidRDefault="003D3CCC" w:rsidP="00A532F9">
                <w:pPr>
                  <w:rPr>
                    <w:ins w:id="142" w:author="Weigang Qiu" w:date="2018-04-30T13:35:00Z"/>
                  </w:rPr>
                </w:pPr>
                <w:r w:rsidRPr="003D3CCC">
                  <w:t>HDOD domain || Metal-dependent hydrolase HDOD</w:t>
                </w:r>
              </w:p>
            </w:tc>
            <w:tc>
              <w:tcPr>
                <w:tcW w:w="3192" w:type="dxa"/>
              </w:tcPr>
              <w:p w14:paraId="7783AB5F" w14:textId="7B521C86" w:rsidR="00A532F9" w:rsidRDefault="00B004BD" w:rsidP="00A532F9">
                <w:pPr>
                  <w:rPr>
                    <w:ins w:id="143" w:author="Weigang Qiu" w:date="2018-04-30T13:35:00Z"/>
                  </w:rPr>
                </w:pPr>
                <w:r>
                  <w:t>727</w:t>
                </w:r>
              </w:p>
            </w:tc>
          </w:tr>
          <w:tr w:rsidR="00A532F9" w14:paraId="2F9683F5" w14:textId="77777777" w:rsidTr="00A532F9">
            <w:trPr>
              <w:ins w:id="144" w:author="Weigang Qiu" w:date="2018-04-30T13:35:00Z"/>
            </w:trPr>
            <w:tc>
              <w:tcPr>
                <w:tcW w:w="3192" w:type="dxa"/>
              </w:tcPr>
              <w:p w14:paraId="1D1A09E3" w14:textId="71A9939E" w:rsidR="00A532F9" w:rsidRDefault="006B3E94" w:rsidP="00A532F9">
                <w:pPr>
                  <w:rPr>
                    <w:ins w:id="145" w:author="Weigang Qiu" w:date="2018-04-30T13:35:00Z"/>
                  </w:rPr>
                </w:pPr>
                <w:r w:rsidRPr="006B3E94">
                  <w:t>B136-33_52_01564</w:t>
                </w:r>
              </w:p>
            </w:tc>
            <w:tc>
              <w:tcPr>
                <w:tcW w:w="3192" w:type="dxa"/>
              </w:tcPr>
              <w:p w14:paraId="0AFA0077" w14:textId="179C089B" w:rsidR="00A532F9" w:rsidRDefault="00CF2FC3" w:rsidP="00A532F9">
                <w:pPr>
                  <w:rPr>
                    <w:ins w:id="146" w:author="Weigang Qiu" w:date="2018-04-30T13:35:00Z"/>
                  </w:rPr>
                </w:pPr>
                <w:r w:rsidRPr="00CF2FC3">
                  <w:t>CSS motif domain associated with EAL || Putative cyclic diguanylate phosphodiesterase, CSS motif-containing domain</w:t>
                </w:r>
              </w:p>
            </w:tc>
            <w:tc>
              <w:tcPr>
                <w:tcW w:w="3192" w:type="dxa"/>
              </w:tcPr>
              <w:p w14:paraId="33F09525" w14:textId="3B64CFC3" w:rsidR="00A532F9" w:rsidRDefault="00B004BD" w:rsidP="00A532F9">
                <w:pPr>
                  <w:rPr>
                    <w:ins w:id="147" w:author="Weigang Qiu" w:date="2018-04-30T13:35:00Z"/>
                  </w:rPr>
                </w:pPr>
                <w:r w:rsidRPr="00B004BD">
                  <w:t>1622</w:t>
                </w:r>
              </w:p>
            </w:tc>
          </w:tr>
          <w:tr w:rsidR="00A532F9" w14:paraId="69C4D30A" w14:textId="77777777" w:rsidTr="00A532F9">
            <w:trPr>
              <w:ins w:id="148" w:author="Weigang Qiu" w:date="2018-04-30T13:35:00Z"/>
            </w:trPr>
            <w:tc>
              <w:tcPr>
                <w:tcW w:w="3192" w:type="dxa"/>
              </w:tcPr>
              <w:p w14:paraId="3C512DD6" w14:textId="487C98FA" w:rsidR="00A532F9" w:rsidRDefault="00B004BD" w:rsidP="00A532F9">
                <w:pPr>
                  <w:rPr>
                    <w:ins w:id="149" w:author="Weigang Qiu" w:date="2018-04-30T13:35:00Z"/>
                  </w:rPr>
                </w:pPr>
                <w:r w:rsidRPr="00B004BD">
                  <w:t>B136-33_52_01815</w:t>
                </w:r>
              </w:p>
            </w:tc>
            <w:tc>
              <w:tcPr>
                <w:tcW w:w="3192" w:type="dxa"/>
              </w:tcPr>
              <w:p w14:paraId="115850CC" w14:textId="0BB9EA33" w:rsidR="00A532F9" w:rsidRDefault="00B004BD" w:rsidP="00A532F9">
                <w:pPr>
                  <w:rPr>
                    <w:ins w:id="150" w:author="Weigang Qiu" w:date="2018-04-30T13:35:00Z"/>
                  </w:rPr>
                </w:pPr>
                <w:r w:rsidRPr="00B004BD">
                  <w:t>GlnD PII-uridylyltransferase || PII-uridylyltransferase/Glutamine-synthetase adenylyltransferase</w:t>
                </w:r>
              </w:p>
            </w:tc>
            <w:tc>
              <w:tcPr>
                <w:tcW w:w="3192" w:type="dxa"/>
              </w:tcPr>
              <w:p w14:paraId="042064B9" w14:textId="22147F23" w:rsidR="00A532F9" w:rsidRDefault="00B004BD" w:rsidP="00A532F9">
                <w:pPr>
                  <w:rPr>
                    <w:ins w:id="151" w:author="Weigang Qiu" w:date="2018-04-30T13:35:00Z"/>
                  </w:rPr>
                </w:pPr>
                <w:r w:rsidRPr="00B004BD">
                  <w:t>494</w:t>
                </w:r>
              </w:p>
            </w:tc>
          </w:tr>
        </w:tbl>
        <w:p w14:paraId="481BF4BC" w14:textId="6CEFA4DA" w:rsidR="007B2A7D" w:rsidRDefault="007B2A7D">
          <w:pPr>
            <w:pStyle w:val="Heading1"/>
            <w:rPr>
              <w:ins w:id="152" w:author="Weigang Qiu" w:date="2018-04-30T13:35:00Z"/>
            </w:rPr>
            <w:pPrChange w:id="153" w:author="Weigang Qiu" w:date="2018-04-30T13:18:00Z">
              <w:pPr>
                <w:widowControl w:val="0"/>
                <w:autoSpaceDE w:val="0"/>
                <w:autoSpaceDN w:val="0"/>
                <w:adjustRightInd w:val="0"/>
              </w:pPr>
            </w:pPrChange>
          </w:pPr>
          <w:ins w:id="154" w:author="Weigang Qiu" w:date="2018-04-30T13:18:00Z">
            <w:r>
              <w:t xml:space="preserve">Table </w:t>
            </w:r>
          </w:ins>
          <w:r w:rsidR="00131BDE">
            <w:t>4</w:t>
          </w:r>
          <w:ins w:id="155" w:author="Weigang Qiu" w:date="2018-04-30T13:18:00Z">
            <w:r>
              <w:t xml:space="preserve">. </w:t>
            </w:r>
          </w:ins>
          <w:ins w:id="156" w:author="Weigang Qiu" w:date="2018-04-30T13:35:00Z">
            <w:r>
              <w:t xml:space="preserve">List of </w:t>
            </w:r>
          </w:ins>
          <w:r>
            <w:t>antibiotic-resistant</w:t>
          </w:r>
          <w:ins w:id="157" w:author="Weigang Qiu" w:date="2018-04-30T13:18:00Z">
            <w:r>
              <w:t xml:space="preserve"> genes</w:t>
            </w:r>
          </w:ins>
          <w:r w:rsidR="002B3751">
            <w:t xml:space="preserve"> (Mei)</w:t>
          </w:r>
        </w:p>
        <w:tbl>
          <w:tblPr>
            <w:tblStyle w:val="TableGrid"/>
            <w:tblW w:w="0" w:type="auto"/>
            <w:tblLook w:val="04A0" w:firstRow="1" w:lastRow="0" w:firstColumn="1" w:lastColumn="0" w:noHBand="0" w:noVBand="1"/>
          </w:tblPr>
          <w:tblGrid>
            <w:gridCol w:w="3192"/>
            <w:gridCol w:w="3192"/>
            <w:gridCol w:w="3192"/>
          </w:tblGrid>
          <w:tr w:rsidR="007B2A7D" w14:paraId="33267E07" w14:textId="77777777" w:rsidTr="00F1437E">
            <w:trPr>
              <w:ins w:id="158" w:author="Weigang Qiu" w:date="2018-04-30T13:35:00Z"/>
            </w:trPr>
            <w:tc>
              <w:tcPr>
                <w:tcW w:w="3192" w:type="dxa"/>
              </w:tcPr>
              <w:p w14:paraId="7388A137" w14:textId="77777777" w:rsidR="007B2A7D" w:rsidRDefault="007B2A7D" w:rsidP="00F1437E">
                <w:pPr>
                  <w:rPr>
                    <w:ins w:id="159" w:author="Weigang Qiu" w:date="2018-04-30T13:35:00Z"/>
                  </w:rPr>
                </w:pPr>
                <w:ins w:id="160" w:author="Weigang Qiu" w:date="2018-04-30T13:35:00Z">
                  <w:r>
                    <w:t>Gene symbol</w:t>
                  </w:r>
                </w:ins>
              </w:p>
            </w:tc>
            <w:tc>
              <w:tcPr>
                <w:tcW w:w="3192" w:type="dxa"/>
              </w:tcPr>
              <w:p w14:paraId="5B9DC1C6" w14:textId="77777777" w:rsidR="007B2A7D" w:rsidRDefault="007B2A7D" w:rsidP="00F1437E">
                <w:pPr>
                  <w:rPr>
                    <w:ins w:id="161" w:author="Weigang Qiu" w:date="2018-04-30T13:35:00Z"/>
                  </w:rPr>
                </w:pPr>
                <w:ins w:id="162" w:author="Weigang Qiu" w:date="2018-04-30T13:35:00Z">
                  <w:r>
                    <w:t>Gene annotation</w:t>
                  </w:r>
                </w:ins>
              </w:p>
            </w:tc>
            <w:tc>
              <w:tcPr>
                <w:tcW w:w="3192" w:type="dxa"/>
              </w:tcPr>
              <w:p w14:paraId="4E1FC071" w14:textId="77777777" w:rsidR="007B2A7D" w:rsidRDefault="007B2A7D" w:rsidP="00F1437E">
                <w:pPr>
                  <w:rPr>
                    <w:ins w:id="163" w:author="Weigang Qiu" w:date="2018-04-30T13:35:00Z"/>
                  </w:rPr>
                </w:pPr>
                <w:ins w:id="164" w:author="Weigang Qiu" w:date="2018-04-30T13:35:00Z">
                  <w:r>
                    <w:t>Num of SNPs</w:t>
                  </w:r>
                </w:ins>
              </w:p>
            </w:tc>
          </w:tr>
          <w:tr w:rsidR="007B2A7D" w14:paraId="1143D056" w14:textId="77777777" w:rsidTr="00F1437E">
            <w:trPr>
              <w:ins w:id="165" w:author="Weigang Qiu" w:date="2018-04-30T13:35:00Z"/>
            </w:trPr>
            <w:tc>
              <w:tcPr>
                <w:tcW w:w="3192" w:type="dxa"/>
              </w:tcPr>
              <w:p w14:paraId="66BD9740" w14:textId="04FCAC33" w:rsidR="007B2A7D" w:rsidRDefault="00131BDE" w:rsidP="00F1437E">
                <w:pPr>
                  <w:rPr>
                    <w:ins w:id="166" w:author="Weigang Qiu" w:date="2018-04-30T13:35:00Z"/>
                  </w:rPr>
                </w:pPr>
                <w:r>
                  <w:t>NalD</w:t>
                </w:r>
                <w:r w:rsidR="00C13DFB">
                  <w:t xml:space="preserve"> / </w:t>
                </w:r>
                <w:r w:rsidR="00C13DFB" w:rsidRPr="00C13DFB">
                  <w:t>PA3574</w:t>
                </w:r>
              </w:p>
            </w:tc>
            <w:tc>
              <w:tcPr>
                <w:tcW w:w="3192" w:type="dxa"/>
              </w:tcPr>
              <w:p w14:paraId="126061BF" w14:textId="03F585A6" w:rsidR="007B2A7D" w:rsidRDefault="00C13DFB" w:rsidP="00F1437E">
                <w:pPr>
                  <w:rPr>
                    <w:ins w:id="167" w:author="Weigang Qiu" w:date="2018-04-30T13:35:00Z"/>
                  </w:rPr>
                </w:pPr>
                <w:r w:rsidRPr="00C13DFB">
                  <w:t>NalD is a repressor of MexAB-OprM. Mutations lead to multidrug resistance and MexAB-OprM overexpression.</w:t>
                </w:r>
              </w:p>
            </w:tc>
            <w:tc>
              <w:tcPr>
                <w:tcW w:w="3192" w:type="dxa"/>
              </w:tcPr>
              <w:p w14:paraId="16929AA8" w14:textId="37679EF5" w:rsidR="007B2A7D" w:rsidRDefault="00C953B9" w:rsidP="00F1437E">
                <w:pPr>
                  <w:rPr>
                    <w:ins w:id="168" w:author="Weigang Qiu" w:date="2018-04-30T13:35:00Z"/>
                  </w:rPr>
                </w:pPr>
                <w:r>
                  <w:t>5</w:t>
                </w:r>
              </w:p>
            </w:tc>
          </w:tr>
          <w:tr w:rsidR="007B2A7D" w14:paraId="036D1322" w14:textId="77777777" w:rsidTr="00F1437E">
            <w:trPr>
              <w:ins w:id="169" w:author="Weigang Qiu" w:date="2018-04-30T13:35:00Z"/>
            </w:trPr>
            <w:tc>
              <w:tcPr>
                <w:tcW w:w="3192" w:type="dxa"/>
              </w:tcPr>
              <w:p w14:paraId="719C3AA5" w14:textId="0AE32A24" w:rsidR="007B2A7D" w:rsidRDefault="00131BDE" w:rsidP="00F1437E">
                <w:pPr>
                  <w:rPr>
                    <w:ins w:id="170" w:author="Weigang Qiu" w:date="2018-04-30T13:35:00Z"/>
                  </w:rPr>
                </w:pPr>
                <w:r>
                  <w:t>MexA</w:t>
                </w:r>
                <w:r w:rsidR="00C13DFB">
                  <w:t xml:space="preserve"> / </w:t>
                </w:r>
                <w:r w:rsidR="00C13DFB" w:rsidRPr="00C13DFB">
                  <w:t>PA0425</w:t>
                </w:r>
              </w:p>
            </w:tc>
            <w:tc>
              <w:tcPr>
                <w:tcW w:w="3192" w:type="dxa"/>
              </w:tcPr>
              <w:p w14:paraId="1182D01E" w14:textId="7CCB1910" w:rsidR="007B2A7D" w:rsidRDefault="00C13DFB" w:rsidP="00F1437E">
                <w:pPr>
                  <w:rPr>
                    <w:ins w:id="171" w:author="Weigang Qiu" w:date="2018-04-30T13:35:00Z"/>
                  </w:rPr>
                </w:pPr>
                <w:r w:rsidRPr="00C13DFB">
                  <w:t>MexA is the membrane fusion protein of the MexAB-OprM multidrug efflux complex.</w:t>
                </w:r>
              </w:p>
            </w:tc>
            <w:tc>
              <w:tcPr>
                <w:tcW w:w="3192" w:type="dxa"/>
              </w:tcPr>
              <w:p w14:paraId="6276D242" w14:textId="1D49E6A9" w:rsidR="007B2A7D" w:rsidRDefault="00C953B9" w:rsidP="00F1437E">
                <w:pPr>
                  <w:rPr>
                    <w:ins w:id="172" w:author="Weigang Qiu" w:date="2018-04-30T13:35:00Z"/>
                  </w:rPr>
                </w:pPr>
                <w:r>
                  <w:t>4</w:t>
                </w:r>
              </w:p>
            </w:tc>
          </w:tr>
          <w:tr w:rsidR="007B2A7D" w14:paraId="2DFBD01F" w14:textId="77777777" w:rsidTr="00F1437E">
            <w:trPr>
              <w:ins w:id="173" w:author="Weigang Qiu" w:date="2018-04-30T13:35:00Z"/>
            </w:trPr>
            <w:tc>
              <w:tcPr>
                <w:tcW w:w="3192" w:type="dxa"/>
              </w:tcPr>
              <w:p w14:paraId="0A83BB13" w14:textId="0646053A" w:rsidR="007B2A7D" w:rsidRDefault="00A96198" w:rsidP="00F1437E">
                <w:pPr>
                  <w:rPr>
                    <w:ins w:id="174" w:author="Weigang Qiu" w:date="2018-04-30T13:35:00Z"/>
                  </w:rPr>
                </w:pPr>
                <w:r w:rsidRPr="00A96198">
                  <w:t>OprD</w:t>
                </w:r>
                <w:r>
                  <w:t xml:space="preserve"> / PA0958</w:t>
                </w:r>
                <w:bookmarkStart w:id="175" w:name="_GoBack"/>
                <w:bookmarkEnd w:id="175"/>
              </w:p>
            </w:tc>
            <w:tc>
              <w:tcPr>
                <w:tcW w:w="3192" w:type="dxa"/>
              </w:tcPr>
              <w:p w14:paraId="7AAC7275" w14:textId="0382560F" w:rsidR="007B2A7D" w:rsidRDefault="00124B70" w:rsidP="00F1437E">
                <w:pPr>
                  <w:rPr>
                    <w:ins w:id="176" w:author="Weigang Qiu" w:date="2018-04-30T13:35:00Z"/>
                  </w:rPr>
                </w:pPr>
                <w:r w:rsidRPr="00124B70">
                  <w:t xml:space="preserve">Basic amino acid, basic peptide and imipenem outer membrane porin OprD </w:t>
                </w:r>
                <w:r w:rsidRPr="00124B70">
                  <w:lastRenderedPageBreak/>
                  <w:t>precursor</w:t>
                </w:r>
              </w:p>
            </w:tc>
            <w:tc>
              <w:tcPr>
                <w:tcW w:w="3192" w:type="dxa"/>
              </w:tcPr>
              <w:p w14:paraId="44AFF94D" w14:textId="77777777" w:rsidR="007B2A7D" w:rsidRDefault="007B2A7D" w:rsidP="00F1437E">
                <w:pPr>
                  <w:rPr>
                    <w:ins w:id="177" w:author="Weigang Qiu" w:date="2018-04-30T13:35:00Z"/>
                  </w:rPr>
                </w:pPr>
              </w:p>
            </w:tc>
          </w:tr>
        </w:tbl>
        <w:p w14:paraId="291019FF" w14:textId="77777777" w:rsidR="00A532F9" w:rsidRPr="00A532F9" w:rsidRDefault="00A532F9">
          <w:pPr>
            <w:rPr>
              <w:ins w:id="178" w:author="Weigang Qiu" w:date="2018-04-30T13:22:00Z"/>
            </w:rPr>
            <w:pPrChange w:id="179" w:author="Weigang Qiu" w:date="2018-04-30T13:35:00Z">
              <w:pPr>
                <w:widowControl w:val="0"/>
                <w:autoSpaceDE w:val="0"/>
                <w:autoSpaceDN w:val="0"/>
                <w:adjustRightInd w:val="0"/>
              </w:pPr>
            </w:pPrChange>
          </w:pPr>
        </w:p>
        <w:p w14:paraId="10B28C24" w14:textId="77777777" w:rsidR="007B2A7D" w:rsidRDefault="007B2A7D" w:rsidP="007B2A7D">
          <w:pPr>
            <w:pStyle w:val="Heading1"/>
          </w:pPr>
        </w:p>
        <w:p w14:paraId="49290806" w14:textId="0E42FBC0" w:rsidR="00504523" w:rsidRDefault="00504523">
          <w:pPr>
            <w:pStyle w:val="Heading1"/>
            <w:rPr>
              <w:ins w:id="180" w:author="Weigang Qiu" w:date="2018-04-30T13:23:00Z"/>
            </w:rPr>
            <w:pPrChange w:id="181" w:author="Weigang Qiu" w:date="2018-04-30T13:22:00Z">
              <w:pPr>
                <w:widowControl w:val="0"/>
                <w:autoSpaceDE w:val="0"/>
                <w:autoSpaceDN w:val="0"/>
                <w:adjustRightInd w:val="0"/>
              </w:pPr>
            </w:pPrChange>
          </w:pPr>
          <w:ins w:id="182" w:author="Weigang Qiu" w:date="2018-04-30T13:22:00Z">
            <w:r>
              <w:t>Figure 1. Flowchart of analytical protocol</w:t>
            </w:r>
          </w:ins>
        </w:p>
        <w:p w14:paraId="657E8F82" w14:textId="611EBECB" w:rsidR="00504523" w:rsidRDefault="00504523">
          <w:pPr>
            <w:pStyle w:val="Heading1"/>
            <w:rPr>
              <w:ins w:id="183" w:author="Weigang Qiu" w:date="2018-04-30T13:23:00Z"/>
            </w:rPr>
            <w:pPrChange w:id="184" w:author="Weigang Qiu" w:date="2018-04-30T13:23:00Z">
              <w:pPr>
                <w:widowControl w:val="0"/>
                <w:autoSpaceDE w:val="0"/>
                <w:autoSpaceDN w:val="0"/>
                <w:adjustRightInd w:val="0"/>
              </w:pPr>
            </w:pPrChange>
          </w:pPr>
          <w:ins w:id="185" w:author="Weigang Qiu" w:date="2018-04-30T13:23:00Z">
            <w:r>
              <w:t>Figure 2. Power analysis using simulated data</w:t>
            </w:r>
          </w:ins>
          <w:r w:rsidR="007B2A7D">
            <w:t xml:space="preserve"> (show simulated datasets)</w:t>
          </w:r>
        </w:p>
        <w:p w14:paraId="3DB56706" w14:textId="4F11C364" w:rsidR="00504523" w:rsidRPr="00504523" w:rsidRDefault="00504523">
          <w:pPr>
            <w:pStyle w:val="Heading1"/>
            <w:pPrChange w:id="186" w:author="Weigang Qiu" w:date="2018-04-30T13:24:00Z">
              <w:pPr>
                <w:widowControl w:val="0"/>
                <w:autoSpaceDE w:val="0"/>
                <w:autoSpaceDN w:val="0"/>
                <w:adjustRightInd w:val="0"/>
              </w:pPr>
            </w:pPrChange>
          </w:pPr>
          <w:ins w:id="187" w:author="Weigang Qiu" w:date="2018-04-30T13:24:00Z">
            <w:r>
              <w:t>Figure 3. SNPs &amp; genes associated with cyclic-di-GMP expression</w:t>
            </w:r>
          </w:ins>
        </w:p>
        <w:bookmarkEnd w:id="61"/>
        <w:p w14:paraId="690B91EE" w14:textId="77777777" w:rsidR="002C637A" w:rsidRDefault="00901CDB" w:rsidP="00901CDB">
          <w:pPr>
            <w:pStyle w:val="Bibliography"/>
          </w:pPr>
          <w:r>
            <w:fldChar w:fldCharType="begin"/>
          </w:r>
          <w:r>
            <w:instrText xml:space="preserve"> ADDIN ZOTERO_BIBL {"custom":[]} CSL_BIBLIOGRAPHY </w:instrText>
          </w:r>
          <w:r>
            <w:fldChar w:fldCharType="end"/>
          </w:r>
        </w:p>
      </w:sdtContent>
    </w:sdt>
    <w:p w14:paraId="7BEA374A" w14:textId="77777777" w:rsidR="0093752E" w:rsidRDefault="0093752E" w:rsidP="006A3044">
      <w:pPr>
        <w:pStyle w:val="Bibliography"/>
      </w:pPr>
    </w:p>
    <w:sectPr w:rsidR="0093752E" w:rsidSect="00135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ei.Wu@mail.citytech.cuny.edu" w:date="2018-04-30T12:21:00Z" w:initials="M">
    <w:p w14:paraId="47366C71" w14:textId="77777777" w:rsidR="00504523" w:rsidRDefault="00504523">
      <w:pPr>
        <w:pStyle w:val="CommentText"/>
      </w:pPr>
      <w:r>
        <w:rPr>
          <w:rStyle w:val="CommentReference"/>
        </w:rPr>
        <w:annotationRef/>
      </w:r>
      <w:r>
        <w:t>Is this true for this dataset?</w:t>
      </w:r>
    </w:p>
  </w:comment>
  <w:comment w:id="17" w:author="Mei.Wu@mail.citytech.cuny.edu" w:date="2018-04-30T12:20:00Z" w:initials="M">
    <w:p w14:paraId="0DEAF755" w14:textId="77777777" w:rsidR="00504523" w:rsidRDefault="00504523">
      <w:pPr>
        <w:pStyle w:val="CommentText"/>
      </w:pPr>
      <w:r>
        <w:rPr>
          <w:rStyle w:val="CommentReference"/>
        </w:rPr>
        <w:annotationRef/>
      </w:r>
      <w:r>
        <w:t>Should I delete this?</w:t>
      </w:r>
    </w:p>
  </w:comment>
  <w:comment w:id="18" w:author="Mei.Wu@mail.citytech.cuny.edu" w:date="2018-04-30T12:21:00Z" w:initials="M">
    <w:p w14:paraId="0A1F27E9" w14:textId="77777777" w:rsidR="00504523" w:rsidRDefault="00504523">
      <w:pPr>
        <w:pStyle w:val="CommentText"/>
      </w:pPr>
      <w:r>
        <w:rPr>
          <w:rStyle w:val="CommentReference"/>
        </w:rPr>
        <w:annotationRef/>
      </w:r>
      <w:r>
        <w:t>Is it within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66C71" w15:done="0"/>
  <w15:commentEx w15:paraId="0DEAF755" w15:done="0"/>
  <w15:commentEx w15:paraId="0A1F27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66C71" w16cid:durableId="1E9188C6"/>
  <w16cid:commentId w16cid:paraId="0DEAF755" w16cid:durableId="1E9188A3"/>
  <w16cid:commentId w16cid:paraId="0A1F27E9" w16cid:durableId="1E9188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F1DC18" w14:textId="77777777" w:rsidR="004C5CD5" w:rsidRDefault="004C5CD5" w:rsidP="00273E08">
      <w:r>
        <w:separator/>
      </w:r>
    </w:p>
  </w:endnote>
  <w:endnote w:type="continuationSeparator" w:id="0">
    <w:p w14:paraId="019BAE29" w14:textId="77777777" w:rsidR="004C5CD5" w:rsidRDefault="004C5CD5" w:rsidP="00273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00"/>
    <w:family w:val="roman"/>
    <w:notTrueType/>
    <w:pitch w:val="default"/>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4FC90C" w14:textId="77777777" w:rsidR="004C5CD5" w:rsidRDefault="004C5CD5" w:rsidP="00273E08">
      <w:r>
        <w:separator/>
      </w:r>
    </w:p>
  </w:footnote>
  <w:footnote w:type="continuationSeparator" w:id="0">
    <w:p w14:paraId="0BCAB21D" w14:textId="77777777" w:rsidR="004C5CD5" w:rsidRDefault="004C5CD5" w:rsidP="00273E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55E8D"/>
    <w:multiLevelType w:val="hybridMultilevel"/>
    <w:tmpl w:val="514C4794"/>
    <w:lvl w:ilvl="0" w:tplc="1AB636C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392C33"/>
    <w:multiLevelType w:val="hybridMultilevel"/>
    <w:tmpl w:val="D426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9EF799C"/>
    <w:multiLevelType w:val="hybridMultilevel"/>
    <w:tmpl w:val="8A2EA1A8"/>
    <w:lvl w:ilvl="0" w:tplc="A18E69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i.Wu@mail.citytech.cuny.edu">
    <w15:presenceInfo w15:providerId="Windows Live" w15:userId="f2cf95f7-4a2d-4527-80d6-f0bbf68a6e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471B"/>
    <w:rsid w:val="00012470"/>
    <w:rsid w:val="00033865"/>
    <w:rsid w:val="000C2EC7"/>
    <w:rsid w:val="000E4F9D"/>
    <w:rsid w:val="001007F9"/>
    <w:rsid w:val="001041BF"/>
    <w:rsid w:val="00124B70"/>
    <w:rsid w:val="00131BDE"/>
    <w:rsid w:val="001357BC"/>
    <w:rsid w:val="00142B5E"/>
    <w:rsid w:val="001A4FB0"/>
    <w:rsid w:val="001B3D8B"/>
    <w:rsid w:val="001C13F9"/>
    <w:rsid w:val="001E0DB7"/>
    <w:rsid w:val="001E2AFF"/>
    <w:rsid w:val="001F1121"/>
    <w:rsid w:val="00220D72"/>
    <w:rsid w:val="002263F0"/>
    <w:rsid w:val="00273E08"/>
    <w:rsid w:val="002B2FDE"/>
    <w:rsid w:val="002B3751"/>
    <w:rsid w:val="002C637A"/>
    <w:rsid w:val="002E3700"/>
    <w:rsid w:val="00354C99"/>
    <w:rsid w:val="003650A9"/>
    <w:rsid w:val="00366541"/>
    <w:rsid w:val="00382078"/>
    <w:rsid w:val="0038211F"/>
    <w:rsid w:val="003A19DD"/>
    <w:rsid w:val="003B14EE"/>
    <w:rsid w:val="003C052A"/>
    <w:rsid w:val="003D3CCC"/>
    <w:rsid w:val="00422096"/>
    <w:rsid w:val="004311B1"/>
    <w:rsid w:val="00466830"/>
    <w:rsid w:val="004877A5"/>
    <w:rsid w:val="004C5CD5"/>
    <w:rsid w:val="004C79B6"/>
    <w:rsid w:val="004D60BD"/>
    <w:rsid w:val="00504523"/>
    <w:rsid w:val="00507182"/>
    <w:rsid w:val="00514BE6"/>
    <w:rsid w:val="00665DE1"/>
    <w:rsid w:val="006A158F"/>
    <w:rsid w:val="006A3044"/>
    <w:rsid w:val="006B3E94"/>
    <w:rsid w:val="006D0675"/>
    <w:rsid w:val="006E2F48"/>
    <w:rsid w:val="006E71AB"/>
    <w:rsid w:val="006F0BFD"/>
    <w:rsid w:val="006F7AC4"/>
    <w:rsid w:val="007241B6"/>
    <w:rsid w:val="00752D50"/>
    <w:rsid w:val="00787907"/>
    <w:rsid w:val="007A240D"/>
    <w:rsid w:val="007B2A7D"/>
    <w:rsid w:val="007E079B"/>
    <w:rsid w:val="008B5BAE"/>
    <w:rsid w:val="008B7460"/>
    <w:rsid w:val="008C19FD"/>
    <w:rsid w:val="00901CDB"/>
    <w:rsid w:val="009030E9"/>
    <w:rsid w:val="0093752E"/>
    <w:rsid w:val="00994860"/>
    <w:rsid w:val="00995922"/>
    <w:rsid w:val="009D7D72"/>
    <w:rsid w:val="00A060B4"/>
    <w:rsid w:val="00A22554"/>
    <w:rsid w:val="00A35EB7"/>
    <w:rsid w:val="00A44FC6"/>
    <w:rsid w:val="00A532F9"/>
    <w:rsid w:val="00A56A1A"/>
    <w:rsid w:val="00A67B8B"/>
    <w:rsid w:val="00A916C4"/>
    <w:rsid w:val="00A96198"/>
    <w:rsid w:val="00AD4622"/>
    <w:rsid w:val="00B004BD"/>
    <w:rsid w:val="00B24029"/>
    <w:rsid w:val="00B31BE9"/>
    <w:rsid w:val="00B342CA"/>
    <w:rsid w:val="00B668F4"/>
    <w:rsid w:val="00BC2233"/>
    <w:rsid w:val="00BD061F"/>
    <w:rsid w:val="00BF5CF1"/>
    <w:rsid w:val="00C13DFB"/>
    <w:rsid w:val="00C45C55"/>
    <w:rsid w:val="00C72DC3"/>
    <w:rsid w:val="00C9151B"/>
    <w:rsid w:val="00C953B9"/>
    <w:rsid w:val="00CF0DAC"/>
    <w:rsid w:val="00CF14FE"/>
    <w:rsid w:val="00CF2FC3"/>
    <w:rsid w:val="00DB0124"/>
    <w:rsid w:val="00DC30D6"/>
    <w:rsid w:val="00DE4CB4"/>
    <w:rsid w:val="00E335A1"/>
    <w:rsid w:val="00E509A5"/>
    <w:rsid w:val="00E60CD3"/>
    <w:rsid w:val="00EA471B"/>
    <w:rsid w:val="00F10B30"/>
    <w:rsid w:val="00F32C04"/>
    <w:rsid w:val="00F61848"/>
    <w:rsid w:val="00F70B7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420278"/>
  <w14:defaultImageDpi w14:val="32767"/>
  <w15:docId w15:val="{00FF0027-1FD2-D545-80A6-7EB51714C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304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50452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79B"/>
    <w:pPr>
      <w:ind w:left="720"/>
      <w:contextualSpacing/>
    </w:pPr>
  </w:style>
  <w:style w:type="paragraph" w:styleId="FootnoteText">
    <w:name w:val="footnote text"/>
    <w:basedOn w:val="Normal"/>
    <w:link w:val="FootnoteTextChar"/>
    <w:uiPriority w:val="99"/>
    <w:semiHidden/>
    <w:unhideWhenUsed/>
    <w:rsid w:val="00273E08"/>
    <w:rPr>
      <w:sz w:val="20"/>
      <w:szCs w:val="20"/>
    </w:rPr>
  </w:style>
  <w:style w:type="character" w:customStyle="1" w:styleId="FootnoteTextChar">
    <w:name w:val="Footnote Text Char"/>
    <w:basedOn w:val="DefaultParagraphFont"/>
    <w:link w:val="FootnoteText"/>
    <w:uiPriority w:val="99"/>
    <w:semiHidden/>
    <w:rsid w:val="00273E08"/>
    <w:rPr>
      <w:sz w:val="20"/>
      <w:szCs w:val="20"/>
    </w:rPr>
  </w:style>
  <w:style w:type="character" w:styleId="FootnoteReference">
    <w:name w:val="footnote reference"/>
    <w:basedOn w:val="DefaultParagraphFont"/>
    <w:uiPriority w:val="99"/>
    <w:semiHidden/>
    <w:unhideWhenUsed/>
    <w:rsid w:val="00273E08"/>
    <w:rPr>
      <w:vertAlign w:val="superscript"/>
    </w:rPr>
  </w:style>
  <w:style w:type="paragraph" w:styleId="EndnoteText">
    <w:name w:val="endnote text"/>
    <w:basedOn w:val="Normal"/>
    <w:link w:val="EndnoteTextChar"/>
    <w:uiPriority w:val="99"/>
    <w:semiHidden/>
    <w:unhideWhenUsed/>
    <w:rsid w:val="00273E08"/>
    <w:rPr>
      <w:sz w:val="20"/>
      <w:szCs w:val="20"/>
    </w:rPr>
  </w:style>
  <w:style w:type="character" w:customStyle="1" w:styleId="EndnoteTextChar">
    <w:name w:val="Endnote Text Char"/>
    <w:basedOn w:val="DefaultParagraphFont"/>
    <w:link w:val="EndnoteText"/>
    <w:uiPriority w:val="99"/>
    <w:semiHidden/>
    <w:rsid w:val="00273E08"/>
    <w:rPr>
      <w:sz w:val="20"/>
      <w:szCs w:val="20"/>
    </w:rPr>
  </w:style>
  <w:style w:type="character" w:styleId="EndnoteReference">
    <w:name w:val="endnote reference"/>
    <w:basedOn w:val="DefaultParagraphFont"/>
    <w:uiPriority w:val="99"/>
    <w:semiHidden/>
    <w:unhideWhenUsed/>
    <w:rsid w:val="00273E08"/>
    <w:rPr>
      <w:vertAlign w:val="superscript"/>
    </w:rPr>
  </w:style>
  <w:style w:type="character" w:customStyle="1" w:styleId="Heading1Char">
    <w:name w:val="Heading 1 Char"/>
    <w:basedOn w:val="DefaultParagraphFont"/>
    <w:link w:val="Heading1"/>
    <w:uiPriority w:val="9"/>
    <w:rsid w:val="006A3044"/>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A3044"/>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4C79B6"/>
    <w:rPr>
      <w:sz w:val="16"/>
      <w:szCs w:val="16"/>
    </w:rPr>
  </w:style>
  <w:style w:type="paragraph" w:styleId="CommentText">
    <w:name w:val="annotation text"/>
    <w:basedOn w:val="Normal"/>
    <w:link w:val="CommentTextChar"/>
    <w:uiPriority w:val="99"/>
    <w:semiHidden/>
    <w:unhideWhenUsed/>
    <w:rsid w:val="004C79B6"/>
    <w:rPr>
      <w:sz w:val="20"/>
      <w:szCs w:val="20"/>
    </w:rPr>
  </w:style>
  <w:style w:type="character" w:customStyle="1" w:styleId="CommentTextChar">
    <w:name w:val="Comment Text Char"/>
    <w:basedOn w:val="DefaultParagraphFont"/>
    <w:link w:val="CommentText"/>
    <w:uiPriority w:val="99"/>
    <w:semiHidden/>
    <w:rsid w:val="004C79B6"/>
    <w:rPr>
      <w:sz w:val="20"/>
      <w:szCs w:val="20"/>
    </w:rPr>
  </w:style>
  <w:style w:type="paragraph" w:styleId="CommentSubject">
    <w:name w:val="annotation subject"/>
    <w:basedOn w:val="CommentText"/>
    <w:next w:val="CommentText"/>
    <w:link w:val="CommentSubjectChar"/>
    <w:uiPriority w:val="99"/>
    <w:semiHidden/>
    <w:unhideWhenUsed/>
    <w:rsid w:val="004C79B6"/>
    <w:rPr>
      <w:b/>
      <w:bCs/>
    </w:rPr>
  </w:style>
  <w:style w:type="character" w:customStyle="1" w:styleId="CommentSubjectChar">
    <w:name w:val="Comment Subject Char"/>
    <w:basedOn w:val="CommentTextChar"/>
    <w:link w:val="CommentSubject"/>
    <w:uiPriority w:val="99"/>
    <w:semiHidden/>
    <w:rsid w:val="004C79B6"/>
    <w:rPr>
      <w:b/>
      <w:bCs/>
      <w:sz w:val="20"/>
      <w:szCs w:val="20"/>
    </w:rPr>
  </w:style>
  <w:style w:type="paragraph" w:styleId="BalloonText">
    <w:name w:val="Balloon Text"/>
    <w:basedOn w:val="Normal"/>
    <w:link w:val="BalloonTextChar"/>
    <w:uiPriority w:val="99"/>
    <w:semiHidden/>
    <w:unhideWhenUsed/>
    <w:rsid w:val="004C79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9B6"/>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04523"/>
    <w:rPr>
      <w:rFonts w:ascii="Lucida Grande" w:hAnsi="Lucida Grande" w:cs="Lucida Grande"/>
    </w:rPr>
  </w:style>
  <w:style w:type="character" w:customStyle="1" w:styleId="DocumentMapChar">
    <w:name w:val="Document Map Char"/>
    <w:basedOn w:val="DefaultParagraphFont"/>
    <w:link w:val="DocumentMap"/>
    <w:uiPriority w:val="99"/>
    <w:semiHidden/>
    <w:rsid w:val="00504523"/>
    <w:rPr>
      <w:rFonts w:ascii="Lucida Grande" w:hAnsi="Lucida Grande" w:cs="Lucida Grande"/>
    </w:rPr>
  </w:style>
  <w:style w:type="character" w:customStyle="1" w:styleId="Heading2Char">
    <w:name w:val="Heading 2 Char"/>
    <w:basedOn w:val="DefaultParagraphFont"/>
    <w:link w:val="Heading2"/>
    <w:uiPriority w:val="9"/>
    <w:rsid w:val="0050452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5045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287462">
      <w:bodyDiv w:val="1"/>
      <w:marLeft w:val="0"/>
      <w:marRight w:val="0"/>
      <w:marTop w:val="0"/>
      <w:marBottom w:val="0"/>
      <w:divBdr>
        <w:top w:val="none" w:sz="0" w:space="0" w:color="auto"/>
        <w:left w:val="none" w:sz="0" w:space="0" w:color="auto"/>
        <w:bottom w:val="none" w:sz="0" w:space="0" w:color="auto"/>
        <w:right w:val="none" w:sz="0" w:space="0" w:color="auto"/>
      </w:divBdr>
    </w:div>
    <w:div w:id="686298543">
      <w:bodyDiv w:val="1"/>
      <w:marLeft w:val="0"/>
      <w:marRight w:val="0"/>
      <w:marTop w:val="0"/>
      <w:marBottom w:val="0"/>
      <w:divBdr>
        <w:top w:val="none" w:sz="0" w:space="0" w:color="auto"/>
        <w:left w:val="none" w:sz="0" w:space="0" w:color="auto"/>
        <w:bottom w:val="none" w:sz="0" w:space="0" w:color="auto"/>
        <w:right w:val="none" w:sz="0" w:space="0" w:color="auto"/>
      </w:divBdr>
    </w:div>
    <w:div w:id="1340278092">
      <w:bodyDiv w:val="1"/>
      <w:marLeft w:val="0"/>
      <w:marRight w:val="0"/>
      <w:marTop w:val="0"/>
      <w:marBottom w:val="0"/>
      <w:divBdr>
        <w:top w:val="none" w:sz="0" w:space="0" w:color="auto"/>
        <w:left w:val="none" w:sz="0" w:space="0" w:color="auto"/>
        <w:bottom w:val="none" w:sz="0" w:space="0" w:color="auto"/>
        <w:right w:val="none" w:sz="0" w:space="0" w:color="auto"/>
      </w:divBdr>
    </w:div>
    <w:div w:id="1379360471">
      <w:bodyDiv w:val="1"/>
      <w:marLeft w:val="0"/>
      <w:marRight w:val="0"/>
      <w:marTop w:val="0"/>
      <w:marBottom w:val="0"/>
      <w:divBdr>
        <w:top w:val="none" w:sz="0" w:space="0" w:color="auto"/>
        <w:left w:val="none" w:sz="0" w:space="0" w:color="auto"/>
        <w:bottom w:val="none" w:sz="0" w:space="0" w:color="auto"/>
        <w:right w:val="none" w:sz="0" w:space="0" w:color="auto"/>
      </w:divBdr>
    </w:div>
    <w:div w:id="1500925540">
      <w:bodyDiv w:val="1"/>
      <w:marLeft w:val="0"/>
      <w:marRight w:val="0"/>
      <w:marTop w:val="0"/>
      <w:marBottom w:val="0"/>
      <w:divBdr>
        <w:top w:val="none" w:sz="0" w:space="0" w:color="auto"/>
        <w:left w:val="none" w:sz="0" w:space="0" w:color="auto"/>
        <w:bottom w:val="none" w:sz="0" w:space="0" w:color="auto"/>
        <w:right w:val="none" w:sz="0" w:space="0" w:color="auto"/>
      </w:divBdr>
    </w:div>
    <w:div w:id="1546408010">
      <w:bodyDiv w:val="1"/>
      <w:marLeft w:val="0"/>
      <w:marRight w:val="0"/>
      <w:marTop w:val="0"/>
      <w:marBottom w:val="0"/>
      <w:divBdr>
        <w:top w:val="none" w:sz="0" w:space="0" w:color="auto"/>
        <w:left w:val="none" w:sz="0" w:space="0" w:color="auto"/>
        <w:bottom w:val="none" w:sz="0" w:space="0" w:color="auto"/>
        <w:right w:val="none" w:sz="0" w:space="0" w:color="auto"/>
      </w:divBdr>
    </w:div>
    <w:div w:id="2023581236">
      <w:bodyDiv w:val="1"/>
      <w:marLeft w:val="0"/>
      <w:marRight w:val="0"/>
      <w:marTop w:val="0"/>
      <w:marBottom w:val="0"/>
      <w:divBdr>
        <w:top w:val="none" w:sz="0" w:space="0" w:color="auto"/>
        <w:left w:val="none" w:sz="0" w:space="0" w:color="auto"/>
        <w:bottom w:val="none" w:sz="0" w:space="0" w:color="auto"/>
        <w:right w:val="none" w:sz="0" w:space="0" w:color="auto"/>
      </w:divBdr>
    </w:div>
    <w:div w:id="2031293786">
      <w:bodyDiv w:val="1"/>
      <w:marLeft w:val="0"/>
      <w:marRight w:val="0"/>
      <w:marTop w:val="0"/>
      <w:marBottom w:val="0"/>
      <w:divBdr>
        <w:top w:val="none" w:sz="0" w:space="0" w:color="auto"/>
        <w:left w:val="none" w:sz="0" w:space="0" w:color="auto"/>
        <w:bottom w:val="none" w:sz="0" w:space="0" w:color="auto"/>
        <w:right w:val="none" w:sz="0" w:space="0" w:color="auto"/>
      </w:divBdr>
    </w:div>
    <w:div w:id="2141339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F7EBE-0BC2-C447-AB47-DDC0B137E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5</Pages>
  <Words>1499</Words>
  <Characters>8548</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Wu@mail.citytech.cuny.edu</dc:creator>
  <cp:keywords/>
  <dc:description/>
  <cp:lastModifiedBy>Mei.Wu@mail.citytech.cuny.edu</cp:lastModifiedBy>
  <cp:revision>20</cp:revision>
  <cp:lastPrinted>2018-04-29T22:39:00Z</cp:lastPrinted>
  <dcterms:created xsi:type="dcterms:W3CDTF">2018-04-30T17:37:00Z</dcterms:created>
  <dcterms:modified xsi:type="dcterms:W3CDTF">2018-06-25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4vLOq7q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